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B763C2A" w14:textId="3EACA97F" w:rsidR="00E071B9" w:rsidRPr="00E071B9" w:rsidRDefault="00E071B9" w:rsidP="00E071B9">
      <w:pPr>
        <w:spacing w:line="480" w:lineRule="auto"/>
        <w:jc w:val="both"/>
        <w:rPr>
          <w:rFonts w:ascii="Times New Roman" w:hAnsi="Times New Roman" w:cs="Times New Roman"/>
          <w:b/>
          <w:bCs/>
          <w:sz w:val="32"/>
          <w:szCs w:val="32"/>
        </w:rPr>
      </w:pPr>
      <w:r w:rsidRPr="00E071B9">
        <w:rPr>
          <w:rFonts w:ascii="Times New Roman" w:hAnsi="Times New Roman" w:cs="Times New Roman"/>
          <w:b/>
          <w:bCs/>
          <w:sz w:val="32"/>
          <w:szCs w:val="32"/>
        </w:rPr>
        <w:t>SUPPLEMENTARY INFORMATION:</w:t>
      </w:r>
    </w:p>
    <w:p w14:paraId="1460338D" w14:textId="1C64A58C" w:rsidR="00E071B9" w:rsidRDefault="000A55C8" w:rsidP="00E071B9">
      <w:pPr>
        <w:spacing w:line="480" w:lineRule="auto"/>
        <w:jc w:val="both"/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sz w:val="32"/>
          <w:szCs w:val="32"/>
        </w:rPr>
        <w:t>Costing</w:t>
      </w:r>
      <w:r w:rsidR="00E071B9">
        <w:rPr>
          <w:rFonts w:ascii="Times New Roman" w:hAnsi="Times New Roman" w:cs="Times New Roman"/>
          <w:sz w:val="32"/>
          <w:szCs w:val="32"/>
        </w:rPr>
        <w:t xml:space="preserve"> </w:t>
      </w:r>
      <w:r w:rsidR="005442A5">
        <w:rPr>
          <w:rFonts w:ascii="Times New Roman" w:hAnsi="Times New Roman" w:cs="Times New Roman"/>
          <w:sz w:val="32"/>
          <w:szCs w:val="32"/>
        </w:rPr>
        <w:t>recommended</w:t>
      </w:r>
      <w:r w:rsidR="00E071B9">
        <w:rPr>
          <w:rFonts w:ascii="Times New Roman" w:hAnsi="Times New Roman" w:cs="Times New Roman"/>
          <w:sz w:val="32"/>
          <w:szCs w:val="32"/>
        </w:rPr>
        <w:t xml:space="preserve"> </w:t>
      </w:r>
      <w:r w:rsidR="005442A5">
        <w:rPr>
          <w:rFonts w:ascii="Times New Roman" w:hAnsi="Times New Roman" w:cs="Times New Roman"/>
          <w:sz w:val="32"/>
          <w:szCs w:val="32"/>
        </w:rPr>
        <w:t xml:space="preserve">(healthy) and current </w:t>
      </w:r>
      <w:r w:rsidR="000A2DDA">
        <w:rPr>
          <w:rFonts w:ascii="Times New Roman" w:hAnsi="Times New Roman" w:cs="Times New Roman"/>
          <w:sz w:val="32"/>
          <w:szCs w:val="32"/>
        </w:rPr>
        <w:t>(</w:t>
      </w:r>
      <w:r w:rsidR="005442A5">
        <w:rPr>
          <w:rFonts w:ascii="Times New Roman" w:hAnsi="Times New Roman" w:cs="Times New Roman"/>
          <w:sz w:val="32"/>
          <w:szCs w:val="32"/>
        </w:rPr>
        <w:t>un</w:t>
      </w:r>
      <w:r w:rsidR="00D63535">
        <w:rPr>
          <w:rFonts w:ascii="Times New Roman" w:hAnsi="Times New Roman" w:cs="Times New Roman"/>
          <w:sz w:val="32"/>
          <w:szCs w:val="32"/>
        </w:rPr>
        <w:t>healthy</w:t>
      </w:r>
      <w:r w:rsidR="000A2DDA">
        <w:rPr>
          <w:rFonts w:ascii="Times New Roman" w:hAnsi="Times New Roman" w:cs="Times New Roman"/>
          <w:sz w:val="32"/>
          <w:szCs w:val="32"/>
        </w:rPr>
        <w:t>)</w:t>
      </w:r>
      <w:r w:rsidR="000539BD">
        <w:rPr>
          <w:rFonts w:ascii="Times New Roman" w:hAnsi="Times New Roman" w:cs="Times New Roman"/>
          <w:sz w:val="32"/>
          <w:szCs w:val="32"/>
        </w:rPr>
        <w:t xml:space="preserve"> diets</w:t>
      </w:r>
      <w:r w:rsidR="00E071B9">
        <w:rPr>
          <w:rFonts w:ascii="Times New Roman" w:hAnsi="Times New Roman" w:cs="Times New Roman"/>
          <w:sz w:val="32"/>
          <w:szCs w:val="32"/>
        </w:rPr>
        <w:t xml:space="preserve"> in urban and inner regional areas </w:t>
      </w:r>
      <w:r w:rsidR="005442A5">
        <w:rPr>
          <w:rFonts w:ascii="Times New Roman" w:hAnsi="Times New Roman" w:cs="Times New Roman"/>
          <w:sz w:val="32"/>
          <w:szCs w:val="32"/>
        </w:rPr>
        <w:t>of Australia</w:t>
      </w:r>
      <w:r w:rsidR="00E071B9">
        <w:rPr>
          <w:rFonts w:ascii="Times New Roman" w:hAnsi="Times New Roman" w:cs="Times New Roman"/>
          <w:sz w:val="32"/>
          <w:szCs w:val="32"/>
        </w:rPr>
        <w:t xml:space="preserve"> using remote price collection methods</w:t>
      </w:r>
    </w:p>
    <w:p w14:paraId="2009C23B" w14:textId="77777777" w:rsidR="00320F14" w:rsidRDefault="00320F14" w:rsidP="00681D95">
      <w:pPr>
        <w:jc w:val="both"/>
        <w:rPr>
          <w:rFonts w:ascii="Times New Roman" w:hAnsi="Times New Roman" w:cs="Times New Roman"/>
          <w:b/>
        </w:rPr>
        <w:sectPr w:rsidR="00320F14" w:rsidSect="00320F14">
          <w:headerReference w:type="default" r:id="rId11"/>
          <w:footerReference w:type="even" r:id="rId12"/>
          <w:footerReference w:type="default" r:id="rId13"/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20B540C9" w14:textId="07E424A1" w:rsidR="00681D95" w:rsidRPr="00601126" w:rsidRDefault="000E7F66" w:rsidP="002206C5">
      <w:pPr>
        <w:jc w:val="both"/>
        <w:rPr>
          <w:rFonts w:ascii="Times New Roman" w:hAnsi="Times New Roman" w:cs="Times New Roman"/>
          <w:b/>
          <w:sz w:val="22"/>
          <w:szCs w:val="22"/>
        </w:rPr>
      </w:pPr>
      <w:r w:rsidRPr="00601126">
        <w:rPr>
          <w:rFonts w:ascii="Times New Roman" w:hAnsi="Times New Roman" w:cs="Times New Roman"/>
          <w:b/>
          <w:sz w:val="22"/>
          <w:szCs w:val="22"/>
        </w:rPr>
        <w:lastRenderedPageBreak/>
        <w:t>Table S1</w:t>
      </w:r>
      <w:r w:rsidR="00F80E1E" w:rsidRPr="00601126">
        <w:rPr>
          <w:rFonts w:ascii="Times New Roman" w:hAnsi="Times New Roman" w:cs="Times New Roman"/>
          <w:b/>
          <w:sz w:val="22"/>
          <w:szCs w:val="22"/>
        </w:rPr>
        <w:t xml:space="preserve">: </w:t>
      </w:r>
      <w:r w:rsidR="00681D95" w:rsidRPr="00601126">
        <w:rPr>
          <w:rFonts w:ascii="Times New Roman" w:hAnsi="Times New Roman" w:cs="Times New Roman"/>
          <w:b/>
          <w:sz w:val="22"/>
          <w:szCs w:val="22"/>
        </w:rPr>
        <w:t xml:space="preserve"> Mean fortnightly price </w:t>
      </w:r>
      <w:r w:rsidR="00EA68C3">
        <w:rPr>
          <w:rFonts w:ascii="Times New Roman" w:hAnsi="Times New Roman" w:cs="Times New Roman"/>
          <w:b/>
          <w:sz w:val="22"/>
          <w:szCs w:val="22"/>
        </w:rPr>
        <w:t xml:space="preserve">($AUD) </w:t>
      </w:r>
      <w:r w:rsidR="00681D95" w:rsidRPr="00601126">
        <w:rPr>
          <w:rFonts w:ascii="Times New Roman" w:hAnsi="Times New Roman" w:cs="Times New Roman"/>
          <w:b/>
          <w:sz w:val="22"/>
          <w:szCs w:val="22"/>
        </w:rPr>
        <w:t xml:space="preserve">of </w:t>
      </w:r>
      <w:r w:rsidR="00522E56" w:rsidRPr="00601126">
        <w:rPr>
          <w:rFonts w:ascii="Times New Roman" w:hAnsi="Times New Roman" w:cs="Times New Roman"/>
          <w:b/>
          <w:sz w:val="22"/>
          <w:szCs w:val="22"/>
        </w:rPr>
        <w:t xml:space="preserve">a </w:t>
      </w:r>
      <w:r w:rsidR="00681D95" w:rsidRPr="00601126">
        <w:rPr>
          <w:rFonts w:ascii="Times New Roman" w:hAnsi="Times New Roman" w:cs="Times New Roman"/>
          <w:b/>
          <w:sz w:val="22"/>
          <w:szCs w:val="22"/>
        </w:rPr>
        <w:t>healthy and unhealthy diet per amounts consumed by a reference household of two adults and two children, by IRSD</w:t>
      </w:r>
      <w:r w:rsidR="00137F33" w:rsidRPr="00601126">
        <w:rPr>
          <w:rFonts w:ascii="Times New Roman" w:hAnsi="Times New Roman" w:cs="Times New Roman"/>
          <w:i/>
          <w:sz w:val="22"/>
          <w:szCs w:val="22"/>
        </w:rPr>
        <w:t>*</w:t>
      </w:r>
      <w:r w:rsidR="00681D95" w:rsidRPr="00601126">
        <w:rPr>
          <w:rFonts w:ascii="Times New Roman" w:hAnsi="Times New Roman" w:cs="Times New Roman"/>
          <w:b/>
          <w:sz w:val="22"/>
          <w:szCs w:val="22"/>
        </w:rPr>
        <w:t xml:space="preserve"> and ARIA</w:t>
      </w:r>
      <w:r w:rsidR="00785896" w:rsidRPr="0099137E">
        <w:rPr>
          <w:rFonts w:ascii="Times New Roman" w:hAnsi="Times New Roman" w:cs="Times New Roman"/>
          <w:b/>
          <w:sz w:val="22"/>
          <w:szCs w:val="22"/>
          <w:vertAlign w:val="superscript"/>
        </w:rPr>
        <w:t>+</w:t>
      </w:r>
      <w:r w:rsidR="007F5EA2">
        <w:rPr>
          <w:rFonts w:ascii="Times New Roman" w:hAnsi="Times New Roman" w:cs="Times New Roman"/>
          <w:b/>
          <w:bCs/>
          <w:iCs/>
          <w:vertAlign w:val="superscript"/>
        </w:rPr>
        <w:t>§</w:t>
      </w:r>
      <w:r w:rsidR="00681D95" w:rsidRPr="00601126">
        <w:rPr>
          <w:rFonts w:ascii="Times New Roman" w:hAnsi="Times New Roman" w:cs="Times New Roman"/>
          <w:b/>
          <w:sz w:val="22"/>
          <w:szCs w:val="22"/>
        </w:rPr>
        <w:t xml:space="preserve"> category and State and Territory, May 2019</w:t>
      </w:r>
    </w:p>
    <w:p w14:paraId="6136A22F" w14:textId="77777777" w:rsidR="003708AF" w:rsidRPr="00601126" w:rsidRDefault="003708AF" w:rsidP="00830E5A">
      <w:pPr>
        <w:rPr>
          <w:rFonts w:ascii="Times New Roman" w:hAnsi="Times New Roman" w:cs="Times New Roman"/>
          <w:b/>
          <w:sz w:val="22"/>
          <w:szCs w:val="22"/>
        </w:rPr>
      </w:pPr>
    </w:p>
    <w:tbl>
      <w:tblPr>
        <w:tblStyle w:val="TableGrid"/>
        <w:tblW w:w="13892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1276"/>
        <w:gridCol w:w="1276"/>
        <w:gridCol w:w="1134"/>
        <w:gridCol w:w="1134"/>
        <w:gridCol w:w="1134"/>
        <w:gridCol w:w="1134"/>
        <w:gridCol w:w="1134"/>
        <w:gridCol w:w="1134"/>
        <w:gridCol w:w="1134"/>
        <w:gridCol w:w="1134"/>
        <w:gridCol w:w="1134"/>
        <w:gridCol w:w="1134"/>
      </w:tblGrid>
      <w:tr w:rsidR="00CC3300" w:rsidRPr="00601126" w14:paraId="002FA191" w14:textId="24C492F0" w:rsidTr="00520CD3">
        <w:trPr>
          <w:trHeight w:val="54"/>
        </w:trPr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42E066F4" w14:textId="7314D27A" w:rsidR="00CC3300" w:rsidRPr="00601126" w:rsidRDefault="00CC3300" w:rsidP="003609D8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bookmarkStart w:id="0" w:name="_Hlk56457137"/>
            <w:r w:rsidRPr="00601126">
              <w:rPr>
                <w:rFonts w:ascii="Times New Roman" w:hAnsi="Times New Roman" w:cs="Times New Roman"/>
                <w:b/>
                <w:sz w:val="22"/>
                <w:szCs w:val="22"/>
              </w:rPr>
              <w:t>State/ Territory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3A4B6642" w14:textId="47654476" w:rsidR="00CC3300" w:rsidRPr="00601126" w:rsidRDefault="00CC3300" w:rsidP="003609D8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sz w:val="22"/>
                <w:szCs w:val="22"/>
              </w:rPr>
              <w:t>ARIA</w:t>
            </w:r>
          </w:p>
        </w:tc>
        <w:tc>
          <w:tcPr>
            <w:tcW w:w="567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6D2CABBF" w14:textId="01377E27" w:rsidR="00CC3300" w:rsidRPr="00601126" w:rsidRDefault="00CC3300" w:rsidP="00CC330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sz w:val="22"/>
                <w:szCs w:val="22"/>
              </w:rPr>
              <w:t>ARIA</w:t>
            </w:r>
            <w:r w:rsidR="00785896" w:rsidRPr="004D249D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+</w:t>
            </w:r>
            <w:r w:rsidRPr="00601126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1: Major cities</w:t>
            </w:r>
          </w:p>
        </w:tc>
        <w:tc>
          <w:tcPr>
            <w:tcW w:w="5670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2445D4E2" w14:textId="5245F34E" w:rsidR="00CC3300" w:rsidRPr="00601126" w:rsidRDefault="00CC3300" w:rsidP="00CC330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sz w:val="22"/>
                <w:szCs w:val="22"/>
              </w:rPr>
              <w:t>ARIA</w:t>
            </w:r>
            <w:r w:rsidR="004D249D" w:rsidRPr="004D249D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+</w:t>
            </w:r>
            <w:r w:rsidRPr="00601126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2: </w:t>
            </w:r>
            <w:r w:rsidR="00E4281F" w:rsidRPr="00601126">
              <w:rPr>
                <w:rFonts w:ascii="Times New Roman" w:hAnsi="Times New Roman" w:cs="Times New Roman"/>
                <w:b/>
                <w:sz w:val="22"/>
                <w:szCs w:val="22"/>
              </w:rPr>
              <w:t>Inner regional areas</w:t>
            </w:r>
          </w:p>
        </w:tc>
      </w:tr>
      <w:bookmarkEnd w:id="0"/>
      <w:tr w:rsidR="003609D8" w:rsidRPr="00601126" w14:paraId="7B8F097E" w14:textId="77777777" w:rsidTr="003609D8">
        <w:tc>
          <w:tcPr>
            <w:tcW w:w="127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35959BE8" w14:textId="77777777" w:rsidR="003609D8" w:rsidRPr="00601126" w:rsidRDefault="003609D8" w:rsidP="003609D8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23FB0861" w14:textId="13004B8C" w:rsidR="003609D8" w:rsidRPr="00601126" w:rsidRDefault="003609D8" w:rsidP="003609D8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sz w:val="22"/>
                <w:szCs w:val="22"/>
              </w:rPr>
              <w:t>IRSD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61634E24" w14:textId="0B80CCE6" w:rsidR="003609D8" w:rsidRPr="00605C69" w:rsidRDefault="003609D8" w:rsidP="003609D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b/>
                <w:sz w:val="22"/>
                <w:szCs w:val="22"/>
              </w:rPr>
              <w:t>Q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326AE56A" w14:textId="6F470139" w:rsidR="003609D8" w:rsidRPr="00605C69" w:rsidRDefault="003609D8" w:rsidP="003609D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b/>
                <w:sz w:val="22"/>
                <w:szCs w:val="22"/>
              </w:rPr>
              <w:t>Q2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39B9A6FA" w14:textId="1D7F2994" w:rsidR="003609D8" w:rsidRPr="00605C69" w:rsidRDefault="003609D8" w:rsidP="003609D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b/>
                <w:sz w:val="22"/>
                <w:szCs w:val="22"/>
              </w:rPr>
              <w:t>Q3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22478DE1" w14:textId="2409715D" w:rsidR="003609D8" w:rsidRPr="00605C69" w:rsidRDefault="003609D8" w:rsidP="003609D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b/>
                <w:sz w:val="22"/>
                <w:szCs w:val="22"/>
              </w:rPr>
              <w:t>Q4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2E1AA809" w14:textId="194EC325" w:rsidR="003609D8" w:rsidRPr="00605C69" w:rsidRDefault="003609D8" w:rsidP="003609D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b/>
                <w:sz w:val="22"/>
                <w:szCs w:val="22"/>
              </w:rPr>
              <w:t>Q5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4FAD3D0E" w14:textId="7DA12B6B" w:rsidR="003609D8" w:rsidRPr="00605C69" w:rsidRDefault="003609D8" w:rsidP="003609D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b/>
                <w:sz w:val="22"/>
                <w:szCs w:val="22"/>
              </w:rPr>
              <w:t>Q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440C2F7B" w14:textId="2B0BA4EE" w:rsidR="003609D8" w:rsidRPr="00605C69" w:rsidRDefault="003609D8" w:rsidP="003609D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b/>
                <w:sz w:val="22"/>
                <w:szCs w:val="22"/>
              </w:rPr>
              <w:t>Q2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22866304" w14:textId="78C2F814" w:rsidR="003609D8" w:rsidRPr="00605C69" w:rsidRDefault="003609D8" w:rsidP="003609D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b/>
                <w:sz w:val="22"/>
                <w:szCs w:val="22"/>
              </w:rPr>
              <w:t>Q3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1891686C" w14:textId="6AB40B41" w:rsidR="003609D8" w:rsidRPr="00605C69" w:rsidRDefault="003609D8" w:rsidP="003609D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b/>
                <w:sz w:val="22"/>
                <w:szCs w:val="22"/>
              </w:rPr>
              <w:t>Q4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1D5FB427" w14:textId="18209D59" w:rsidR="003609D8" w:rsidRPr="00605C69" w:rsidRDefault="003609D8" w:rsidP="003609D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b/>
                <w:sz w:val="22"/>
                <w:szCs w:val="22"/>
              </w:rPr>
              <w:t>Q5</w:t>
            </w:r>
          </w:p>
        </w:tc>
      </w:tr>
      <w:tr w:rsidR="003609D8" w:rsidRPr="00601126" w14:paraId="1EED3228" w14:textId="6AFB4A1C" w:rsidTr="00306F8D"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602EF6" w14:textId="0AA24663" w:rsidR="003609D8" w:rsidRPr="00601126" w:rsidRDefault="003609D8" w:rsidP="003609D8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sz w:val="22"/>
                <w:szCs w:val="22"/>
              </w:rPr>
              <w:t>NSW</w:t>
            </w:r>
            <w:r w:rsidRPr="00601126">
              <w:rPr>
                <w:rFonts w:ascii="Times New Roman" w:hAnsi="Times New Roman" w:cs="Times New Roman"/>
                <w:bCs/>
                <w:sz w:val="22"/>
                <w:szCs w:val="22"/>
                <w:vertAlign w:val="superscript"/>
              </w:rPr>
              <w:t>¥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A01702" w14:textId="0D5EE3D3" w:rsidR="003609D8" w:rsidRPr="00601126" w:rsidRDefault="003609D8" w:rsidP="003609D8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sz w:val="22"/>
                <w:szCs w:val="22"/>
              </w:rPr>
              <w:t>Healthy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A41BF6" w14:textId="12095343" w:rsidR="003609D8" w:rsidRPr="00605C69" w:rsidRDefault="003B0C4A" w:rsidP="003B0C4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88.49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6112D1" w14:textId="268C32AE" w:rsidR="003609D8" w:rsidRPr="00605C69" w:rsidRDefault="00C31DA7" w:rsidP="00C31DA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4.8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617DB7" w14:textId="74E4C712" w:rsidR="003609D8" w:rsidRPr="00605C69" w:rsidRDefault="00CC2854" w:rsidP="00306F8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3.78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D23F47" w14:textId="1DAAB6F2" w:rsidR="003609D8" w:rsidRPr="00605C69" w:rsidRDefault="00306F8D" w:rsidP="00306F8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5.29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9B1F3F" w14:textId="45550495" w:rsidR="003609D8" w:rsidRPr="00605C69" w:rsidRDefault="00306F8D" w:rsidP="00306F8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4.72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D09A1D" w14:textId="5EE29D47" w:rsidR="003609D8" w:rsidRPr="00605C69" w:rsidRDefault="00306F8D" w:rsidP="00306F8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3.78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435362" w14:textId="50C46C02" w:rsidR="003609D8" w:rsidRPr="00605C69" w:rsidRDefault="00906B5E" w:rsidP="00906B5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2.75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14EE22" w14:textId="7ECDC8FE" w:rsidR="003609D8" w:rsidRPr="00605C69" w:rsidRDefault="00906B5E" w:rsidP="00906B5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7.63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977150" w14:textId="3A0FDB96" w:rsidR="003609D8" w:rsidRPr="00605C69" w:rsidRDefault="00906B5E" w:rsidP="00906B5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1.33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4556F428" w14:textId="7F427476" w:rsidR="003609D8" w:rsidRPr="00605C69" w:rsidRDefault="00306F8D" w:rsidP="003609D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</w:tr>
      <w:tr w:rsidR="003609D8" w:rsidRPr="00601126" w14:paraId="002231B0" w14:textId="6803542D" w:rsidTr="00B02575"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8BE540" w14:textId="77777777" w:rsidR="003609D8" w:rsidRPr="00601126" w:rsidRDefault="003609D8" w:rsidP="003609D8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35B48C" w14:textId="0C56BE58" w:rsidR="003609D8" w:rsidRPr="00601126" w:rsidRDefault="003609D8" w:rsidP="003609D8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sz w:val="22"/>
                <w:szCs w:val="22"/>
              </w:rPr>
              <w:t>Unhealthy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FACFA7" w14:textId="0692A3FD" w:rsidR="003609D8" w:rsidRPr="00605C69" w:rsidRDefault="00906B5E" w:rsidP="00906B5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43.55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F92D50" w14:textId="462447AC" w:rsidR="003609D8" w:rsidRPr="00605C69" w:rsidRDefault="00906B5E" w:rsidP="00906B5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50.14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BE5063" w14:textId="7BC25A76" w:rsidR="003609D8" w:rsidRPr="00605C69" w:rsidRDefault="00CB50B6" w:rsidP="00CB50B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43.33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001763" w14:textId="16B02D8E" w:rsidR="003609D8" w:rsidRPr="00605C69" w:rsidRDefault="00CB50B6" w:rsidP="00CB50B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51.73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B02D60" w14:textId="3093C6A6" w:rsidR="003609D8" w:rsidRPr="00605C69" w:rsidRDefault="00CB50B6" w:rsidP="00CB50B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46.40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7556BB" w14:textId="635BADB0" w:rsidR="003609D8" w:rsidRPr="00605C69" w:rsidRDefault="00763BF7" w:rsidP="00763BF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46.43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5B8E23" w14:textId="59AB1266" w:rsidR="003609D8" w:rsidRPr="00605C69" w:rsidRDefault="00763BF7" w:rsidP="00763BF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59.94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D0DC9E" w14:textId="2B8A7C49" w:rsidR="003609D8" w:rsidRPr="00605C69" w:rsidRDefault="00940175" w:rsidP="0094017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48.43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72843F" w14:textId="340B9D16" w:rsidR="003609D8" w:rsidRPr="00605C69" w:rsidRDefault="00940175" w:rsidP="0094017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51.27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62C1209B" w14:textId="01DC23F2" w:rsidR="003609D8" w:rsidRPr="00605C69" w:rsidRDefault="00B02575" w:rsidP="003609D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</w:tr>
      <w:tr w:rsidR="003609D8" w:rsidRPr="00601126" w14:paraId="4FFD68CC" w14:textId="601EC480" w:rsidTr="003609D8"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9CDB65" w14:textId="7B538B78" w:rsidR="003609D8" w:rsidRPr="00601126" w:rsidRDefault="003609D8" w:rsidP="003609D8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sz w:val="22"/>
                <w:szCs w:val="22"/>
              </w:rPr>
              <w:t>Vic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912765" w14:textId="76D0DB48" w:rsidR="003609D8" w:rsidRPr="00601126" w:rsidRDefault="003609D8" w:rsidP="003609D8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sz w:val="22"/>
                <w:szCs w:val="22"/>
              </w:rPr>
              <w:t>Healthy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A27FB0" w14:textId="3A84F874" w:rsidR="003609D8" w:rsidRPr="00605C69" w:rsidRDefault="00940175" w:rsidP="0094017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03.76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EE3582" w14:textId="3F51E6BD" w:rsidR="003609D8" w:rsidRPr="00605C69" w:rsidRDefault="00940175" w:rsidP="0094017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02.24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64C43F" w14:textId="73F8E881" w:rsidR="003609D8" w:rsidRPr="00605C69" w:rsidRDefault="00940175" w:rsidP="0094017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02.24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7A81FE" w14:textId="1675B68F" w:rsidR="003609D8" w:rsidRPr="00605C69" w:rsidRDefault="00960605" w:rsidP="0096060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07.03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D861D0" w14:textId="4A20B8B3" w:rsidR="003609D8" w:rsidRPr="00605C69" w:rsidRDefault="00960605" w:rsidP="0096060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00.1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C6FC5C" w14:textId="3D5937F7" w:rsidR="003609D8" w:rsidRPr="00605C69" w:rsidRDefault="00960605" w:rsidP="0096060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02.9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D49472" w14:textId="5EB3F8D7" w:rsidR="003609D8" w:rsidRPr="00605C69" w:rsidRDefault="00960605" w:rsidP="0096060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02.2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9889CC" w14:textId="0408D054" w:rsidR="003609D8" w:rsidRPr="00605C69" w:rsidRDefault="00960605" w:rsidP="0096060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02.24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25CFE0" w14:textId="2A1A2A7A" w:rsidR="003609D8" w:rsidRPr="00605C69" w:rsidRDefault="00B02575" w:rsidP="00B0257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02.24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6544A9" w14:textId="115A0E8B" w:rsidR="003609D8" w:rsidRPr="00605C69" w:rsidRDefault="00B02575" w:rsidP="00B0257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02.24</w:t>
            </w:r>
          </w:p>
        </w:tc>
      </w:tr>
      <w:tr w:rsidR="003609D8" w:rsidRPr="00601126" w14:paraId="444BB78C" w14:textId="201727CF" w:rsidTr="003609D8"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015262" w14:textId="77777777" w:rsidR="003609D8" w:rsidRPr="00601126" w:rsidRDefault="003609D8" w:rsidP="003609D8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839401" w14:textId="45794487" w:rsidR="003609D8" w:rsidRPr="00601126" w:rsidRDefault="003609D8" w:rsidP="003609D8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sz w:val="22"/>
                <w:szCs w:val="22"/>
              </w:rPr>
              <w:t>Unhealthy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53DC73" w14:textId="4FBA4B19" w:rsidR="003609D8" w:rsidRPr="00605C69" w:rsidRDefault="00B02575" w:rsidP="00B0257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54.23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E70F2B" w14:textId="7207A32F" w:rsidR="003609D8" w:rsidRPr="00605C69" w:rsidRDefault="00B02575" w:rsidP="00B0257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49.92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39FE69" w14:textId="1F492182" w:rsidR="003609D8" w:rsidRPr="00605C69" w:rsidRDefault="00B02575" w:rsidP="00B0257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54.76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A6A5F7" w14:textId="7D9EFA41" w:rsidR="003609D8" w:rsidRPr="00605C69" w:rsidRDefault="00BF7FA0" w:rsidP="00BF7F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51.07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80B2BA" w14:textId="0588FB59" w:rsidR="003609D8" w:rsidRPr="00605C69" w:rsidRDefault="00BF7FA0" w:rsidP="00BF7F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51.78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F71F6A" w14:textId="26BFBA10" w:rsidR="003609D8" w:rsidRPr="00605C69" w:rsidRDefault="00BF7FA0" w:rsidP="00BF7F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36.90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042EA5" w14:textId="3343B4C6" w:rsidR="003609D8" w:rsidRPr="00605C69" w:rsidRDefault="00BF7FA0" w:rsidP="00BF7F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47.15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A24467" w14:textId="35AE395A" w:rsidR="003609D8" w:rsidRPr="00605C69" w:rsidRDefault="00BF7FA0" w:rsidP="00BF7FA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37.64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0A2198" w14:textId="7D34FC11" w:rsidR="003609D8" w:rsidRPr="00605C69" w:rsidRDefault="00174C97" w:rsidP="00174C9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47.39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5EF4C2" w14:textId="1C10B9AA" w:rsidR="003609D8" w:rsidRPr="00605C69" w:rsidRDefault="00174C97" w:rsidP="00174C9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50.69</w:t>
            </w:r>
          </w:p>
        </w:tc>
      </w:tr>
      <w:tr w:rsidR="00174C97" w:rsidRPr="00601126" w14:paraId="6E0CA5AF" w14:textId="2C754436" w:rsidTr="00174C97"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733243" w14:textId="33108C13" w:rsidR="00174C97" w:rsidRPr="00601126" w:rsidRDefault="00174C97" w:rsidP="00174C9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sz w:val="22"/>
                <w:szCs w:val="22"/>
              </w:rPr>
              <w:t>Qld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45E547" w14:textId="5846D41F" w:rsidR="00174C97" w:rsidRPr="00601126" w:rsidRDefault="00174C97" w:rsidP="00174C9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sz w:val="22"/>
                <w:szCs w:val="22"/>
              </w:rPr>
              <w:t>Healthy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A6F45A" w14:textId="70D0AA1C" w:rsidR="00174C97" w:rsidRPr="00605C69" w:rsidRDefault="002C24B8" w:rsidP="002C24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89.12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A41E3F" w14:textId="7AFDEAE2" w:rsidR="00174C97" w:rsidRPr="00605C69" w:rsidRDefault="002C24B8" w:rsidP="002C24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87.27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DD0C01" w14:textId="5F128368" w:rsidR="00174C97" w:rsidRPr="00605C69" w:rsidRDefault="002C24B8" w:rsidP="002C24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3.30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3AA50B" w14:textId="19E26E67" w:rsidR="00174C97" w:rsidRPr="00605C69" w:rsidRDefault="002C24B8" w:rsidP="002C24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89.63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75D22F" w14:textId="1EAF2ACA" w:rsidR="00174C97" w:rsidRPr="00605C69" w:rsidRDefault="002C24B8" w:rsidP="002C24B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3.90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76906E" w14:textId="2A10FD00" w:rsidR="00174C97" w:rsidRPr="00605C69" w:rsidRDefault="00F20EE0" w:rsidP="00F20EE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86.2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F7D848" w14:textId="5B73C358" w:rsidR="00174C97" w:rsidRPr="00605C69" w:rsidRDefault="00F20EE0" w:rsidP="00F20EE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7.63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A2D96E" w14:textId="3EB09134" w:rsidR="00174C97" w:rsidRPr="00605C69" w:rsidRDefault="00F20EE0" w:rsidP="00F20EE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0.0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F183A0" w14:textId="6C0A6448" w:rsidR="00174C97" w:rsidRPr="00605C69" w:rsidRDefault="00F20EE0" w:rsidP="00F20EE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83.00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29C69A12" w14:textId="5504681E" w:rsidR="00174C97" w:rsidRPr="00605C69" w:rsidRDefault="00174C97" w:rsidP="00174C97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</w:tr>
      <w:tr w:rsidR="00174C97" w:rsidRPr="00601126" w14:paraId="7A9724E1" w14:textId="3E714011" w:rsidTr="00174C97"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AFE7C5" w14:textId="77777777" w:rsidR="00174C97" w:rsidRPr="00601126" w:rsidRDefault="00174C97" w:rsidP="00174C97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A98E8D" w14:textId="30448460" w:rsidR="00174C97" w:rsidRPr="00601126" w:rsidRDefault="00174C97" w:rsidP="00174C97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sz w:val="22"/>
                <w:szCs w:val="22"/>
              </w:rPr>
              <w:t>Unhealthy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FCDDA8" w14:textId="10ECB460" w:rsidR="00174C97" w:rsidRPr="00605C69" w:rsidRDefault="00F20EE0" w:rsidP="00F20EE0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37.06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E6AA29" w14:textId="3792C756" w:rsidR="00174C97" w:rsidRPr="00605C69" w:rsidRDefault="00062A69" w:rsidP="00062A6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47.16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17FDA5" w14:textId="1AC33C2A" w:rsidR="00174C97" w:rsidRPr="00605C69" w:rsidRDefault="00062A69" w:rsidP="00062A6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43.63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08A49C" w14:textId="0A3AB2CB" w:rsidR="00174C97" w:rsidRPr="00605C69" w:rsidRDefault="00062A69" w:rsidP="00062A6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39.32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0F058F" w14:textId="55B49E8E" w:rsidR="00174C97" w:rsidRPr="00605C69" w:rsidRDefault="00062A69" w:rsidP="00062A6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46.66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871614" w14:textId="00350F77" w:rsidR="00174C97" w:rsidRPr="00605C69" w:rsidRDefault="00062A69" w:rsidP="00062A6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38.17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747D46" w14:textId="74132CF8" w:rsidR="00174C97" w:rsidRPr="00605C69" w:rsidRDefault="00062A69" w:rsidP="00062A6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82.42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56C194" w14:textId="40E75E2A" w:rsidR="00174C97" w:rsidRPr="00605C69" w:rsidRDefault="00A65528" w:rsidP="00A6552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62.97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06C80B" w14:textId="653EE1AC" w:rsidR="00174C97" w:rsidRPr="00605C69" w:rsidRDefault="00A65528" w:rsidP="00A65528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64.59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19B39622" w14:textId="251B3977" w:rsidR="00174C97" w:rsidRPr="00605C69" w:rsidRDefault="00174C97" w:rsidP="00174C97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</w:tr>
      <w:tr w:rsidR="00C67B73" w:rsidRPr="00601126" w14:paraId="20BCCE81" w14:textId="7A7C2EB0" w:rsidTr="000E62C2"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92E4DE" w14:textId="2E6DD545" w:rsidR="00C67B73" w:rsidRPr="00601126" w:rsidRDefault="00C67B73" w:rsidP="00C67B73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sz w:val="22"/>
                <w:szCs w:val="22"/>
              </w:rPr>
              <w:t>SA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FF0646" w14:textId="4F972BEB" w:rsidR="00C67B73" w:rsidRPr="00601126" w:rsidRDefault="00C67B73" w:rsidP="00C67B73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sz w:val="22"/>
                <w:szCs w:val="22"/>
              </w:rPr>
              <w:t>Healthy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D32287" w14:textId="23621B0B" w:rsidR="00C67B73" w:rsidRPr="00605C69" w:rsidRDefault="00C67B73" w:rsidP="00C67B7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7.07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62633D" w14:textId="6E6A0417" w:rsidR="00C67B73" w:rsidRPr="00605C69" w:rsidRDefault="00C67B73" w:rsidP="00C67B7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4.69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069DC6AF" w14:textId="21E5E04B" w:rsidR="00C67B73" w:rsidRPr="00605C69" w:rsidRDefault="00C67B73" w:rsidP="00C67B73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78F544" w14:textId="6E165C88" w:rsidR="00C67B73" w:rsidRPr="00605C69" w:rsidRDefault="002A0994" w:rsidP="002A099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8.16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105035FC" w14:textId="50BCDBBA" w:rsidR="00C67B73" w:rsidRPr="00605C69" w:rsidRDefault="00C67B73" w:rsidP="00C67B73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0A529C" w14:textId="0F46D50E" w:rsidR="00C67B73" w:rsidRPr="00605C69" w:rsidRDefault="002A0994" w:rsidP="002A099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88.72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513B99B9" w14:textId="64E5B64C" w:rsidR="00C67B73" w:rsidRPr="00605C69" w:rsidRDefault="00C67B73" w:rsidP="00C67B73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A5B094" w14:textId="4FD3BBE5" w:rsidR="00C67B73" w:rsidRPr="00605C69" w:rsidRDefault="002A0994" w:rsidP="002A099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86.62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4311285E" w14:textId="3D31E862" w:rsidR="00C67B73" w:rsidRPr="00605C69" w:rsidRDefault="00C67B73" w:rsidP="00C67B73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091819BD" w14:textId="4863A9AE" w:rsidR="00C67B73" w:rsidRPr="00605C69" w:rsidRDefault="00C67B73" w:rsidP="00C67B73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</w:tr>
      <w:tr w:rsidR="00C67B73" w:rsidRPr="00601126" w14:paraId="3769A1B4" w14:textId="51333E13" w:rsidTr="000E62C2"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809311" w14:textId="77777777" w:rsidR="00C67B73" w:rsidRPr="00601126" w:rsidRDefault="00C67B73" w:rsidP="00C67B73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7B1552" w14:textId="757CB66D" w:rsidR="00C67B73" w:rsidRPr="00601126" w:rsidRDefault="00C67B73" w:rsidP="00C67B73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sz w:val="22"/>
                <w:szCs w:val="22"/>
              </w:rPr>
              <w:t>Unhealthy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D0FCFC" w14:textId="61871E01" w:rsidR="00C67B73" w:rsidRPr="00605C69" w:rsidRDefault="002A0994" w:rsidP="002A099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35.12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DFFEAB" w14:textId="00EAE9F4" w:rsidR="00C67B73" w:rsidRPr="00605C69" w:rsidRDefault="00672FCA" w:rsidP="00672F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41.16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7ABEA3D9" w14:textId="0ADA5FF0" w:rsidR="00C67B73" w:rsidRPr="00605C69" w:rsidRDefault="00C67B73" w:rsidP="00C67B73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3193C4" w14:textId="58BCE224" w:rsidR="00C67B73" w:rsidRPr="00605C69" w:rsidRDefault="00672FCA" w:rsidP="00672F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44.85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704F33D3" w14:textId="78465BD0" w:rsidR="00C67B73" w:rsidRPr="00605C69" w:rsidRDefault="00C67B73" w:rsidP="00C67B73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383C14" w14:textId="5A1E694B" w:rsidR="00C67B73" w:rsidRPr="00605C69" w:rsidRDefault="00672FCA" w:rsidP="00672F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40.68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5074D4CB" w14:textId="5B8F5EBE" w:rsidR="00C67B73" w:rsidRPr="00605C69" w:rsidRDefault="00C67B73" w:rsidP="00C67B73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F16E5E" w14:textId="6F6D3591" w:rsidR="00C67B73" w:rsidRPr="00605C69" w:rsidRDefault="00672FCA" w:rsidP="00672FC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44.48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5F44E66F" w14:textId="3EACD171" w:rsidR="00C67B73" w:rsidRPr="00605C69" w:rsidRDefault="00C67B73" w:rsidP="00C67B73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35E14FBF" w14:textId="32714C0F" w:rsidR="00C67B73" w:rsidRPr="00605C69" w:rsidRDefault="00C67B73" w:rsidP="00C67B73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</w:tr>
      <w:tr w:rsidR="00672FCA" w:rsidRPr="00601126" w14:paraId="6BE20E1D" w14:textId="7905F58F" w:rsidTr="000E62C2"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25021C" w14:textId="7876A25A" w:rsidR="00672FCA" w:rsidRPr="00601126" w:rsidRDefault="00672FCA" w:rsidP="00672F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sz w:val="22"/>
                <w:szCs w:val="22"/>
              </w:rPr>
              <w:t>WA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22DABE" w14:textId="4C6F6E8E" w:rsidR="00672FCA" w:rsidRPr="00601126" w:rsidRDefault="00672FCA" w:rsidP="00672F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sz w:val="22"/>
                <w:szCs w:val="22"/>
              </w:rPr>
              <w:t>Healthy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CC1B2A" w14:textId="3BAD9102" w:rsidR="00672FCA" w:rsidRPr="00605C69" w:rsidRDefault="00456A1C" w:rsidP="00456A1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86.8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9DE273" w14:textId="7CE0DB29" w:rsidR="00672FCA" w:rsidRPr="00605C69" w:rsidRDefault="00456A1C" w:rsidP="00456A1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86.78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1BBB29" w14:textId="3C1F4D9E" w:rsidR="00672FCA" w:rsidRPr="00605C69" w:rsidRDefault="00456A1C" w:rsidP="00456A1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1.75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A7E880" w14:textId="6D95085A" w:rsidR="00672FCA" w:rsidRPr="00605C69" w:rsidRDefault="0075446E" w:rsidP="0075446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72.78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613378" w14:textId="10874BEC" w:rsidR="00672FCA" w:rsidRPr="00605C69" w:rsidRDefault="0075446E" w:rsidP="0075446E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1.78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2C219F" w14:textId="32E62E20" w:rsidR="00672FCA" w:rsidRPr="00605C69" w:rsidRDefault="00E618EA" w:rsidP="00E618E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86.59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D9F58F" w14:textId="17F3CA88" w:rsidR="00672FCA" w:rsidRPr="00605C69" w:rsidRDefault="00E618EA" w:rsidP="00E618E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80.16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F7FDCD" w14:textId="458541D8" w:rsidR="00672FCA" w:rsidRPr="00605C69" w:rsidRDefault="00E618EA" w:rsidP="00E618E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86.38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0D5B1A" w14:textId="150C46A9" w:rsidR="00672FCA" w:rsidRPr="00605C69" w:rsidRDefault="00E618EA" w:rsidP="00E618E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0.44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74AA5A18" w14:textId="638DF9BE" w:rsidR="00672FCA" w:rsidRPr="00605C69" w:rsidRDefault="00672FCA" w:rsidP="00672FC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</w:tr>
      <w:tr w:rsidR="00672FCA" w:rsidRPr="00601126" w14:paraId="59E42EA3" w14:textId="73488A09" w:rsidTr="000E62C2"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5A74FA" w14:textId="77777777" w:rsidR="00672FCA" w:rsidRPr="00601126" w:rsidRDefault="00672FCA" w:rsidP="00672FCA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E56782" w14:textId="69F11A45" w:rsidR="00672FCA" w:rsidRPr="00601126" w:rsidRDefault="00672FCA" w:rsidP="00672FCA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sz w:val="22"/>
                <w:szCs w:val="22"/>
              </w:rPr>
              <w:t>Unhealthy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A95A97" w14:textId="632DFF5D" w:rsidR="00672FCA" w:rsidRPr="00605C69" w:rsidRDefault="00756495" w:rsidP="0075649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46.26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8C03E7" w14:textId="79C5FB35" w:rsidR="00672FCA" w:rsidRPr="00605C69" w:rsidRDefault="00950D16" w:rsidP="00950D1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30.1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E64643" w14:textId="78A99DD1" w:rsidR="00672FCA" w:rsidRPr="00605C69" w:rsidRDefault="00950D16" w:rsidP="00950D1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51.53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F5998A" w14:textId="5DB33C8D" w:rsidR="00672FCA" w:rsidRPr="00605C69" w:rsidRDefault="00950D16" w:rsidP="00950D1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29.98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4D0878" w14:textId="63CD9876" w:rsidR="00672FCA" w:rsidRPr="00605C69" w:rsidRDefault="00950D16" w:rsidP="00950D1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41.0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2289CD" w14:textId="399569C6" w:rsidR="00672FCA" w:rsidRPr="00605C69" w:rsidRDefault="00950D16" w:rsidP="00950D1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47.67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C9AE1C" w14:textId="0973EC30" w:rsidR="00672FCA" w:rsidRPr="00605C69" w:rsidRDefault="00195B14" w:rsidP="00195B1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31.39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1124EB" w14:textId="33E0172B" w:rsidR="00672FCA" w:rsidRPr="00605C69" w:rsidRDefault="00195B14" w:rsidP="00195B1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67.50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FF83D7" w14:textId="425363C0" w:rsidR="00672FCA" w:rsidRPr="00605C69" w:rsidRDefault="00195B14" w:rsidP="00195B1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55.49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40E46225" w14:textId="58B2C90F" w:rsidR="00672FCA" w:rsidRPr="00605C69" w:rsidRDefault="00672FCA" w:rsidP="00672FC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</w:tr>
      <w:tr w:rsidR="00195B14" w:rsidRPr="00601126" w14:paraId="0B4C9C84" w14:textId="1F59B252" w:rsidTr="000E62C2"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EA75EF" w14:textId="55606A09" w:rsidR="00195B14" w:rsidRPr="00601126" w:rsidRDefault="00195B14" w:rsidP="00195B1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sz w:val="22"/>
                <w:szCs w:val="22"/>
              </w:rPr>
              <w:t>Tas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7931F9" w14:textId="6189BD5A" w:rsidR="00195B14" w:rsidRPr="00601126" w:rsidRDefault="00195B14" w:rsidP="00195B1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sz w:val="22"/>
                <w:szCs w:val="22"/>
              </w:rPr>
              <w:t>Healthy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22D271D2" w14:textId="1CF908B8" w:rsidR="00195B14" w:rsidRPr="00605C69" w:rsidRDefault="00195B14" w:rsidP="00195B14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62E3ADE5" w14:textId="18D04088" w:rsidR="00195B14" w:rsidRPr="00605C69" w:rsidRDefault="00195B14" w:rsidP="00195B14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1EE7977F" w14:textId="1CB9D18E" w:rsidR="00195B14" w:rsidRPr="00605C69" w:rsidRDefault="00195B14" w:rsidP="00195B14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58B9B38A" w14:textId="1FA8FBD8" w:rsidR="00195B14" w:rsidRPr="00605C69" w:rsidRDefault="00195B14" w:rsidP="00195B14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6305BBD1" w14:textId="7FA8F71F" w:rsidR="00195B14" w:rsidRPr="00605C69" w:rsidRDefault="00195B14" w:rsidP="00195B14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F9EC0E" w14:textId="2F763E45" w:rsidR="00195B14" w:rsidRPr="00605C69" w:rsidRDefault="00BB3472" w:rsidP="00BB347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0.38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1E0957" w14:textId="1F84E346" w:rsidR="00195B14" w:rsidRPr="00605C69" w:rsidRDefault="00BB3472" w:rsidP="00BB347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1.1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1FE829" w14:textId="4E70B2F5" w:rsidR="00195B14" w:rsidRPr="00605C69" w:rsidRDefault="00BB3472" w:rsidP="00BB347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1.85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21C053" w14:textId="4F4F1D3C" w:rsidR="00195B14" w:rsidRPr="00605C69" w:rsidRDefault="00BB3472" w:rsidP="00BB347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89.27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1AC0F7" w14:textId="5213A498" w:rsidR="00195B14" w:rsidRPr="00605C69" w:rsidRDefault="00BB3472" w:rsidP="00BB347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1.49</w:t>
            </w:r>
          </w:p>
        </w:tc>
      </w:tr>
      <w:tr w:rsidR="00195B14" w:rsidRPr="00601126" w14:paraId="271B2D13" w14:textId="2CAB157B" w:rsidTr="000E62C2"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7EAD1D" w14:textId="77777777" w:rsidR="00195B14" w:rsidRPr="00601126" w:rsidRDefault="00195B14" w:rsidP="00195B14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61F8E8" w14:textId="7C32224C" w:rsidR="00195B14" w:rsidRPr="00601126" w:rsidRDefault="00195B14" w:rsidP="00195B14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sz w:val="22"/>
                <w:szCs w:val="22"/>
              </w:rPr>
              <w:t>Unhealthy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7AFE98F0" w14:textId="504FE6A5" w:rsidR="00195B14" w:rsidRPr="00605C69" w:rsidRDefault="00195B14" w:rsidP="00195B14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40FCFABE" w14:textId="245025FA" w:rsidR="00195B14" w:rsidRPr="00605C69" w:rsidRDefault="00195B14" w:rsidP="00195B14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3E9520DF" w14:textId="08D26CC0" w:rsidR="00195B14" w:rsidRPr="00605C69" w:rsidRDefault="00195B14" w:rsidP="00195B14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0EB150F9" w14:textId="0BA2C50A" w:rsidR="00195B14" w:rsidRPr="00605C69" w:rsidRDefault="00195B14" w:rsidP="00195B14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0CB87EAB" w14:textId="101D6E8E" w:rsidR="00195B14" w:rsidRPr="00605C69" w:rsidRDefault="00195B14" w:rsidP="00195B14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3D84BB" w14:textId="05340EFD" w:rsidR="00195B14" w:rsidRPr="00605C69" w:rsidRDefault="000E62C2" w:rsidP="000E62C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26.24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4448CA" w14:textId="25376538" w:rsidR="00195B14" w:rsidRPr="00605C69" w:rsidRDefault="000E62C2" w:rsidP="000E62C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25.42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B5D748" w14:textId="702EB593" w:rsidR="00195B14" w:rsidRPr="00605C69" w:rsidRDefault="000E62C2" w:rsidP="000E62C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32.55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72B3C4" w14:textId="7172DA3A" w:rsidR="00195B14" w:rsidRPr="00605C69" w:rsidRDefault="000E62C2" w:rsidP="000E62C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50.96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63C8DB" w14:textId="16C5CD8C" w:rsidR="00195B14" w:rsidRPr="00605C69" w:rsidRDefault="000E62C2" w:rsidP="000E62C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21.64</w:t>
            </w:r>
          </w:p>
        </w:tc>
      </w:tr>
      <w:tr w:rsidR="00601126" w:rsidRPr="00601126" w14:paraId="32E00F34" w14:textId="2C0AE2D0" w:rsidTr="00601126"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300A2C" w14:textId="5336AF14" w:rsidR="00601126" w:rsidRPr="00601126" w:rsidRDefault="00601126" w:rsidP="00601126">
            <w:pPr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NT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A73EC0" w14:textId="2A5AC070" w:rsidR="00601126" w:rsidRPr="00601126" w:rsidRDefault="00601126" w:rsidP="0060112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sz w:val="22"/>
                <w:szCs w:val="22"/>
              </w:rPr>
              <w:t>Healthy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73C2C297" w14:textId="3F127D94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08392DD7" w14:textId="436860F2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19F59CBF" w14:textId="165BF703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2D0D4D9C" w14:textId="611FF26C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27F1DA43" w14:textId="21A40C40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1D81C5A9" w14:textId="008E6D1E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0537ECCE" w14:textId="72FCC5C0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91DBF7" w14:textId="1A95BDC3" w:rsidR="00601126" w:rsidRPr="00605C69" w:rsidRDefault="00B97EC7" w:rsidP="00B97EC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7.16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574A75" w14:textId="0CEF9DEE" w:rsidR="00601126" w:rsidRPr="00605C69" w:rsidRDefault="00B97EC7" w:rsidP="00B97EC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1.23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AC1237" w14:textId="00EA5464" w:rsidR="00601126" w:rsidRPr="00605C69" w:rsidRDefault="00B97EC7" w:rsidP="00B97EC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7.04</w:t>
            </w:r>
          </w:p>
        </w:tc>
      </w:tr>
      <w:tr w:rsidR="00601126" w:rsidRPr="00601126" w14:paraId="240DAC00" w14:textId="5B802CEC" w:rsidTr="00601126"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07D3B5" w14:textId="77777777" w:rsidR="00601126" w:rsidRPr="00601126" w:rsidRDefault="00601126" w:rsidP="00601126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B79408" w14:textId="769541DB" w:rsidR="00601126" w:rsidRPr="00601126" w:rsidRDefault="00601126" w:rsidP="0060112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sz w:val="22"/>
                <w:szCs w:val="22"/>
              </w:rPr>
              <w:t>Unhealthy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324B42EA" w14:textId="2D76C61F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3873AF23" w14:textId="409B690E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4D72C51B" w14:textId="251A171A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00335839" w14:textId="74F51230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30E76B7F" w14:textId="78C7C228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2CBD1B95" w14:textId="663B5D3F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50C85836" w14:textId="0E752111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63CA28" w14:textId="443F1E02" w:rsidR="00601126" w:rsidRPr="00605C69" w:rsidRDefault="00B97EC7" w:rsidP="00B97EC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66.10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0974C8" w14:textId="7BA65A22" w:rsidR="00601126" w:rsidRPr="00605C69" w:rsidRDefault="00B97EC7" w:rsidP="00B97EC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60.25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4851D8" w14:textId="10F31382" w:rsidR="00601126" w:rsidRPr="00605C69" w:rsidRDefault="00B97EC7" w:rsidP="00B97EC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67.69</w:t>
            </w:r>
          </w:p>
        </w:tc>
      </w:tr>
      <w:tr w:rsidR="00601126" w:rsidRPr="00601126" w14:paraId="5BC937C0" w14:textId="3578A777" w:rsidTr="00601126"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51E37D" w14:textId="59B35546" w:rsidR="00601126" w:rsidRPr="00601126" w:rsidRDefault="00601126" w:rsidP="0060112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sz w:val="22"/>
                <w:szCs w:val="22"/>
              </w:rPr>
              <w:t>ACT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C7152C" w14:textId="570C5F1A" w:rsidR="00601126" w:rsidRPr="00601126" w:rsidRDefault="00601126" w:rsidP="0060112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sz w:val="22"/>
                <w:szCs w:val="22"/>
              </w:rPr>
              <w:t>Healthy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7D7F3AEE" w14:textId="1AE874F5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127B982A" w14:textId="62DB8DE1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73EE39AC" w14:textId="1BDED764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5CE747" w14:textId="4BAA46E7" w:rsidR="00601126" w:rsidRPr="00605C69" w:rsidRDefault="00605C69" w:rsidP="00605C6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4.8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BD34DE" w14:textId="571D6CA7" w:rsidR="00601126" w:rsidRPr="00605C69" w:rsidRDefault="00605C69" w:rsidP="00605C6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96.59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0B87D766" w14:textId="230D1960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2CA6D01F" w14:textId="48932B8A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6AC7874F" w14:textId="50FA1D0B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451DE1E1" w14:textId="600DC61E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70BD4FA7" w14:textId="0B765580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</w:tr>
      <w:tr w:rsidR="00601126" w:rsidRPr="00601126" w14:paraId="66AF438E" w14:textId="42A761A3" w:rsidTr="00601126"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BAB602" w14:textId="77777777" w:rsidR="00601126" w:rsidRPr="00601126" w:rsidRDefault="00601126" w:rsidP="00601126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160AF4" w14:textId="10A93BB2" w:rsidR="00601126" w:rsidRPr="00601126" w:rsidRDefault="00601126" w:rsidP="0060112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sz w:val="22"/>
                <w:szCs w:val="22"/>
              </w:rPr>
              <w:t>Unhealthy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216D660A" w14:textId="4EF9EB52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7D7688CA" w14:textId="64C59A61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103D2BA0" w14:textId="0BC0632B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B59025" w14:textId="4BC2F429" w:rsidR="00601126" w:rsidRPr="00605C69" w:rsidRDefault="00605C69" w:rsidP="00605C6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60.19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B430EC" w14:textId="667718C7" w:rsidR="00601126" w:rsidRPr="00605C69" w:rsidRDefault="00605C69" w:rsidP="00605C6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51.29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0D06EF9A" w14:textId="2639114E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7D686DDA" w14:textId="76599CCC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7240CFCF" w14:textId="66E1388A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307C434B" w14:textId="55BAD8DB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0CECE" w:themeFill="background2" w:themeFillShade="E6"/>
          </w:tcPr>
          <w:p w14:paraId="2A598EFF" w14:textId="7C1E1CBA" w:rsidR="00601126" w:rsidRPr="00605C69" w:rsidRDefault="00601126" w:rsidP="00601126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605C69">
              <w:rPr>
                <w:rFonts w:ascii="Times New Roman" w:hAnsi="Times New Roman" w:cs="Times New Roman"/>
                <w:sz w:val="22"/>
                <w:szCs w:val="22"/>
              </w:rPr>
              <w:t>n/a</w:t>
            </w:r>
          </w:p>
        </w:tc>
      </w:tr>
    </w:tbl>
    <w:p w14:paraId="6DA9A003" w14:textId="77777777" w:rsidR="00651334" w:rsidRPr="00D9517B" w:rsidRDefault="00651334" w:rsidP="00651334">
      <w:pPr>
        <w:jc w:val="both"/>
        <w:rPr>
          <w:rFonts w:ascii="Times New Roman" w:hAnsi="Times New Roman" w:cs="Times New Roman"/>
          <w:i/>
          <w:sz w:val="20"/>
          <w:szCs w:val="20"/>
        </w:rPr>
      </w:pPr>
      <w:r w:rsidRPr="00D9517B">
        <w:rPr>
          <w:rFonts w:ascii="Times New Roman" w:hAnsi="Times New Roman" w:cs="Times New Roman"/>
          <w:i/>
          <w:sz w:val="20"/>
          <w:szCs w:val="20"/>
        </w:rPr>
        <w:t>*IRSD: Index of Relative Socio-economic Disadvantaged; Q1: most disadvantaged, Q5: least disadvantaged (1)</w:t>
      </w:r>
    </w:p>
    <w:p w14:paraId="1F6C8150" w14:textId="15E66CE7" w:rsidR="00651334" w:rsidRPr="00D9517B" w:rsidRDefault="007F5EA2" w:rsidP="00651334">
      <w:pPr>
        <w:jc w:val="both"/>
        <w:rPr>
          <w:rFonts w:ascii="Times New Roman" w:hAnsi="Times New Roman" w:cs="Times New Roman"/>
          <w:i/>
          <w:sz w:val="18"/>
          <w:szCs w:val="18"/>
        </w:rPr>
      </w:pPr>
      <w:r>
        <w:rPr>
          <w:rFonts w:ascii="Times New Roman" w:hAnsi="Times New Roman" w:cs="Times New Roman"/>
          <w:b/>
          <w:bCs/>
          <w:iCs/>
          <w:vertAlign w:val="superscript"/>
        </w:rPr>
        <w:t>§</w:t>
      </w:r>
      <w:r w:rsidR="00651334" w:rsidRPr="00D9517B">
        <w:rPr>
          <w:rFonts w:ascii="Times New Roman" w:hAnsi="Times New Roman" w:cs="Times New Roman"/>
          <w:i/>
          <w:sz w:val="18"/>
          <w:szCs w:val="18"/>
        </w:rPr>
        <w:t>ARIA</w:t>
      </w:r>
      <w:r w:rsidRPr="004D249D">
        <w:rPr>
          <w:rFonts w:ascii="Times New Roman" w:hAnsi="Times New Roman" w:cs="Times New Roman"/>
          <w:b/>
          <w:sz w:val="22"/>
          <w:szCs w:val="22"/>
          <w:vertAlign w:val="superscript"/>
        </w:rPr>
        <w:t>+</w:t>
      </w:r>
      <w:r w:rsidR="00651334" w:rsidRPr="00D9517B">
        <w:rPr>
          <w:rFonts w:ascii="Times New Roman" w:hAnsi="Times New Roman" w:cs="Times New Roman"/>
          <w:i/>
          <w:sz w:val="18"/>
          <w:szCs w:val="18"/>
        </w:rPr>
        <w:t xml:space="preserve">: Accessibility/Remoteness Index of Australia; </w:t>
      </w:r>
      <w:r w:rsidR="002206C5" w:rsidRPr="00D9517B">
        <w:rPr>
          <w:rFonts w:ascii="Times New Roman" w:hAnsi="Times New Roman" w:cs="Times New Roman"/>
          <w:i/>
          <w:sz w:val="18"/>
          <w:szCs w:val="18"/>
        </w:rPr>
        <w:t>ARIA</w:t>
      </w:r>
      <w:r w:rsidR="0099137E" w:rsidRPr="0099137E">
        <w:rPr>
          <w:rFonts w:ascii="Times New Roman" w:hAnsi="Times New Roman" w:cs="Times New Roman"/>
          <w:i/>
          <w:sz w:val="18"/>
          <w:szCs w:val="18"/>
          <w:vertAlign w:val="superscript"/>
        </w:rPr>
        <w:t>+</w:t>
      </w:r>
      <w:r w:rsidR="002206C5" w:rsidRPr="00D9517B">
        <w:rPr>
          <w:rFonts w:ascii="Times New Roman" w:hAnsi="Times New Roman" w:cs="Times New Roman"/>
          <w:i/>
          <w:sz w:val="18"/>
          <w:szCs w:val="18"/>
        </w:rPr>
        <w:t xml:space="preserve"> 1: </w:t>
      </w:r>
      <w:r w:rsidR="00651334" w:rsidRPr="00D9517B">
        <w:rPr>
          <w:rFonts w:ascii="Times New Roman" w:hAnsi="Times New Roman" w:cs="Times New Roman"/>
          <w:i/>
          <w:sz w:val="18"/>
          <w:szCs w:val="18"/>
        </w:rPr>
        <w:t>‘Major cities’,</w:t>
      </w:r>
      <w:r w:rsidR="002206C5" w:rsidRPr="00D9517B">
        <w:rPr>
          <w:rFonts w:ascii="Times New Roman" w:hAnsi="Times New Roman" w:cs="Times New Roman"/>
          <w:i/>
          <w:sz w:val="18"/>
          <w:szCs w:val="18"/>
        </w:rPr>
        <w:t xml:space="preserve"> ARIA</w:t>
      </w:r>
      <w:r w:rsidR="0099137E" w:rsidRPr="0099137E">
        <w:rPr>
          <w:rFonts w:ascii="Times New Roman" w:hAnsi="Times New Roman" w:cs="Times New Roman"/>
          <w:i/>
          <w:sz w:val="18"/>
          <w:szCs w:val="18"/>
          <w:vertAlign w:val="superscript"/>
        </w:rPr>
        <w:t>+</w:t>
      </w:r>
      <w:r w:rsidR="002206C5" w:rsidRPr="00D9517B">
        <w:rPr>
          <w:rFonts w:ascii="Times New Roman" w:hAnsi="Times New Roman" w:cs="Times New Roman"/>
          <w:i/>
          <w:sz w:val="18"/>
          <w:szCs w:val="18"/>
        </w:rPr>
        <w:t xml:space="preserve"> 2:</w:t>
      </w:r>
      <w:r w:rsidR="00651334" w:rsidRPr="00D9517B">
        <w:rPr>
          <w:rFonts w:ascii="Times New Roman" w:hAnsi="Times New Roman" w:cs="Times New Roman"/>
          <w:i/>
          <w:sz w:val="18"/>
          <w:szCs w:val="18"/>
        </w:rPr>
        <w:t xml:space="preserve"> ‘Inner regional </w:t>
      </w:r>
      <w:proofErr w:type="gramStart"/>
      <w:r w:rsidR="00651334" w:rsidRPr="00D9517B">
        <w:rPr>
          <w:rFonts w:ascii="Times New Roman" w:hAnsi="Times New Roman" w:cs="Times New Roman"/>
          <w:i/>
          <w:sz w:val="18"/>
          <w:szCs w:val="18"/>
        </w:rPr>
        <w:t>areas’</w:t>
      </w:r>
      <w:proofErr w:type="gramEnd"/>
      <w:r w:rsidR="00651334" w:rsidRPr="00D9517B">
        <w:rPr>
          <w:rFonts w:ascii="Times New Roman" w:hAnsi="Times New Roman" w:cs="Times New Roman"/>
          <w:i/>
          <w:sz w:val="18"/>
          <w:szCs w:val="18"/>
        </w:rPr>
        <w:t>. Note: no major supermarkets were identified in ARIA</w:t>
      </w:r>
      <w:r w:rsidRPr="004D249D">
        <w:rPr>
          <w:rFonts w:ascii="Times New Roman" w:hAnsi="Times New Roman" w:cs="Times New Roman"/>
          <w:b/>
          <w:sz w:val="22"/>
          <w:szCs w:val="22"/>
          <w:vertAlign w:val="superscript"/>
        </w:rPr>
        <w:t>+</w:t>
      </w:r>
      <w:r w:rsidR="00651334" w:rsidRPr="00D9517B">
        <w:rPr>
          <w:rFonts w:ascii="Times New Roman" w:hAnsi="Times New Roman" w:cs="Times New Roman"/>
          <w:i/>
          <w:sz w:val="18"/>
          <w:szCs w:val="18"/>
        </w:rPr>
        <w:t xml:space="preserve"> categories &gt;2 (2)</w:t>
      </w:r>
    </w:p>
    <w:p w14:paraId="20A99509" w14:textId="289235E7" w:rsidR="00651334" w:rsidRPr="00D9517B" w:rsidRDefault="006142CA" w:rsidP="00651334">
      <w:pPr>
        <w:jc w:val="both"/>
        <w:rPr>
          <w:rFonts w:ascii="Times New Roman" w:hAnsi="Times New Roman" w:cs="Times New Roman"/>
          <w:i/>
          <w:iCs/>
          <w:sz w:val="18"/>
          <w:szCs w:val="18"/>
        </w:rPr>
      </w:pPr>
      <w:r w:rsidRPr="00D9517B">
        <w:rPr>
          <w:rFonts w:ascii="Times New Roman" w:hAnsi="Times New Roman" w:cs="Times New Roman"/>
          <w:bCs/>
          <w:i/>
          <w:iCs/>
          <w:sz w:val="18"/>
          <w:szCs w:val="18"/>
          <w:vertAlign w:val="superscript"/>
        </w:rPr>
        <w:t>¥</w:t>
      </w:r>
      <w:r w:rsidR="006245EE" w:rsidRPr="00D9517B">
        <w:rPr>
          <w:rFonts w:ascii="Times New Roman" w:hAnsi="Times New Roman" w:cs="Times New Roman"/>
          <w:bCs/>
          <w:i/>
          <w:iCs/>
          <w:sz w:val="18"/>
          <w:szCs w:val="18"/>
        </w:rPr>
        <w:t xml:space="preserve">NSW: New South Wales, </w:t>
      </w:r>
      <w:r w:rsidR="00165250" w:rsidRPr="00D9517B">
        <w:rPr>
          <w:rFonts w:ascii="Times New Roman" w:hAnsi="Times New Roman" w:cs="Times New Roman"/>
          <w:bCs/>
          <w:i/>
          <w:iCs/>
          <w:sz w:val="18"/>
          <w:szCs w:val="18"/>
        </w:rPr>
        <w:t xml:space="preserve">Vic: Victoria, </w:t>
      </w:r>
      <w:r w:rsidR="004D75AD" w:rsidRPr="00D9517B">
        <w:rPr>
          <w:rFonts w:ascii="Times New Roman" w:hAnsi="Times New Roman" w:cs="Times New Roman"/>
          <w:bCs/>
          <w:i/>
          <w:iCs/>
          <w:sz w:val="18"/>
          <w:szCs w:val="18"/>
        </w:rPr>
        <w:t>Qld: Queensland, SA: South Australia, WA: Western Australia, Tas: Tasmania, NT: Northern Territory, ACT: Australian Capital Territory</w:t>
      </w:r>
    </w:p>
    <w:p w14:paraId="0C2AA43B" w14:textId="77777777" w:rsidR="00601126" w:rsidRPr="00601126" w:rsidRDefault="00601126" w:rsidP="00651334">
      <w:pPr>
        <w:jc w:val="both"/>
        <w:rPr>
          <w:rFonts w:ascii="Times New Roman" w:hAnsi="Times New Roman" w:cs="Times New Roman"/>
          <w:i/>
          <w:iCs/>
          <w:sz w:val="20"/>
          <w:szCs w:val="20"/>
        </w:rPr>
      </w:pPr>
    </w:p>
    <w:p w14:paraId="24C72BE0" w14:textId="6ACB0E15" w:rsidR="00651334" w:rsidRPr="00651334" w:rsidRDefault="00651334" w:rsidP="00651334">
      <w:pPr>
        <w:spacing w:after="160"/>
        <w:rPr>
          <w:rFonts w:ascii="Times New Roman" w:hAnsi="Times New Roman" w:cs="Times New Roman"/>
          <w:b/>
          <w:sz w:val="22"/>
          <w:szCs w:val="22"/>
        </w:rPr>
      </w:pPr>
      <w:r w:rsidRPr="00651334">
        <w:rPr>
          <w:rFonts w:ascii="Times New Roman" w:hAnsi="Times New Roman" w:cs="Times New Roman"/>
          <w:b/>
          <w:sz w:val="22"/>
          <w:szCs w:val="22"/>
        </w:rPr>
        <w:t>References:</w:t>
      </w:r>
    </w:p>
    <w:p w14:paraId="07EAED4C" w14:textId="77777777" w:rsidR="00651334" w:rsidRPr="00651334" w:rsidRDefault="00651334" w:rsidP="00651334">
      <w:pPr>
        <w:pStyle w:val="EndNoteBibliography"/>
        <w:numPr>
          <w:ilvl w:val="0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651334">
        <w:rPr>
          <w:rFonts w:ascii="Times New Roman" w:hAnsi="Times New Roman" w:cs="Times New Roman"/>
          <w:sz w:val="22"/>
          <w:szCs w:val="22"/>
        </w:rPr>
        <w:t xml:space="preserve">Census of Population and Housing: Socio-Economic Indexes for Areas (SEIFA), Australia, 2016. IRSD (updated 27/03/18, accessed 20/08/20). Available from: </w:t>
      </w:r>
      <w:hyperlink r:id="rId14" w:history="1">
        <w:r w:rsidRPr="00651334">
          <w:rPr>
            <w:rStyle w:val="Hyperlink"/>
            <w:rFonts w:ascii="Times New Roman" w:hAnsi="Times New Roman" w:cs="Times New Roman"/>
            <w:sz w:val="22"/>
            <w:szCs w:val="22"/>
          </w:rPr>
          <w:t>https://www.abs.gov.au/ausstats/abs@.nsf/Lookup/by%20Subject/2033.0.55.001~2016~Main%20Features~IRSD~19</w:t>
        </w:r>
      </w:hyperlink>
      <w:r w:rsidRPr="00651334">
        <w:rPr>
          <w:rFonts w:ascii="Times New Roman" w:hAnsi="Times New Roman" w:cs="Times New Roman"/>
          <w:sz w:val="22"/>
          <w:szCs w:val="22"/>
        </w:rPr>
        <w:t xml:space="preserve">  </w:t>
      </w:r>
    </w:p>
    <w:p w14:paraId="6ADEF1F5" w14:textId="71F22FD5" w:rsidR="00651334" w:rsidRPr="00651334" w:rsidRDefault="00651334" w:rsidP="00651334">
      <w:pPr>
        <w:pStyle w:val="ListParagraph"/>
        <w:numPr>
          <w:ilvl w:val="0"/>
          <w:numId w:val="2"/>
        </w:numPr>
        <w:spacing w:after="160"/>
        <w:rPr>
          <w:rFonts w:ascii="Times New Roman" w:hAnsi="Times New Roman" w:cs="Times New Roman"/>
          <w:bCs/>
          <w:sz w:val="22"/>
          <w:szCs w:val="22"/>
        </w:rPr>
      </w:pPr>
      <w:r w:rsidRPr="00651334">
        <w:rPr>
          <w:rFonts w:ascii="Times New Roman" w:hAnsi="Times New Roman" w:cs="Times New Roman"/>
          <w:noProof/>
          <w:sz w:val="22"/>
          <w:szCs w:val="22"/>
        </w:rPr>
        <w:t xml:space="preserve">Australian Statistical Geography Standard (ASGS): Volume 5 - Remoteness Structure, July 2016. Australian Bureau of Statistics. (updated 16/03/18, accessed 20/08/20). Available from: </w:t>
      </w:r>
      <w:hyperlink r:id="rId15" w:history="1">
        <w:r w:rsidRPr="00651334">
          <w:rPr>
            <w:rStyle w:val="Hyperlink"/>
            <w:rFonts w:ascii="Times New Roman" w:hAnsi="Times New Roman" w:cs="Times New Roman"/>
            <w:noProof/>
            <w:sz w:val="22"/>
            <w:szCs w:val="22"/>
          </w:rPr>
          <w:t>https://www.abs.gov.au/ausstats/abs@.nsf/PrimaryMainFeatures/1270.0.55.005?OpenDocument</w:t>
        </w:r>
      </w:hyperlink>
    </w:p>
    <w:p w14:paraId="60634A4C" w14:textId="05F543C3" w:rsidR="00651334" w:rsidRPr="00651334" w:rsidRDefault="00651334" w:rsidP="00651334">
      <w:pPr>
        <w:rPr>
          <w:rFonts w:ascii="Times New Roman" w:hAnsi="Times New Roman" w:cs="Times New Roman"/>
        </w:rPr>
        <w:sectPr w:rsidR="00651334" w:rsidRPr="00651334" w:rsidSect="000E7F66">
          <w:pgSz w:w="16840" w:h="11900" w:orient="landscape"/>
          <w:pgMar w:top="1800" w:right="1440" w:bottom="1800" w:left="1440" w:header="708" w:footer="708" w:gutter="0"/>
          <w:cols w:space="708"/>
          <w:docGrid w:linePitch="360"/>
        </w:sectPr>
      </w:pPr>
    </w:p>
    <w:p w14:paraId="38520795" w14:textId="583ABCA1" w:rsidR="00830E5A" w:rsidRDefault="00830E5A" w:rsidP="002206C5">
      <w:pPr>
        <w:jc w:val="both"/>
        <w:rPr>
          <w:rFonts w:ascii="Times New Roman" w:hAnsi="Times New Roman" w:cs="Times New Roman"/>
          <w:b/>
        </w:rPr>
      </w:pPr>
      <w:r w:rsidRPr="00E24EB3">
        <w:rPr>
          <w:rFonts w:ascii="Times New Roman" w:hAnsi="Times New Roman" w:cs="Times New Roman"/>
          <w:b/>
        </w:rPr>
        <w:lastRenderedPageBreak/>
        <w:t xml:space="preserve">Table </w:t>
      </w:r>
      <w:r>
        <w:rPr>
          <w:rFonts w:ascii="Times New Roman" w:hAnsi="Times New Roman" w:cs="Times New Roman"/>
          <w:b/>
        </w:rPr>
        <w:t>S</w:t>
      </w:r>
      <w:r w:rsidR="004C5E90">
        <w:rPr>
          <w:rFonts w:ascii="Times New Roman" w:hAnsi="Times New Roman" w:cs="Times New Roman"/>
          <w:b/>
        </w:rPr>
        <w:t>2</w:t>
      </w:r>
      <w:r w:rsidRPr="00E24EB3">
        <w:rPr>
          <w:rFonts w:ascii="Times New Roman" w:hAnsi="Times New Roman" w:cs="Times New Roman"/>
          <w:b/>
        </w:rPr>
        <w:t>: Assumptions underlying calculation of indicative low disposable household income</w:t>
      </w:r>
    </w:p>
    <w:p w14:paraId="2DBC131F" w14:textId="77777777" w:rsidR="00D04ADE" w:rsidRPr="00E24EB3" w:rsidRDefault="00D04ADE" w:rsidP="00830E5A">
      <w:pPr>
        <w:rPr>
          <w:rFonts w:ascii="Times New Roman" w:hAnsi="Times New Roman" w:cs="Times New Roman"/>
          <w:b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434"/>
        <w:gridCol w:w="4856"/>
      </w:tblGrid>
      <w:tr w:rsidR="00830E5A" w:rsidRPr="00601126" w14:paraId="5EC4D51C" w14:textId="77777777" w:rsidTr="007B3736">
        <w:tc>
          <w:tcPr>
            <w:tcW w:w="3510" w:type="dxa"/>
            <w:shd w:val="clear" w:color="auto" w:fill="D0CECE" w:themeFill="background2" w:themeFillShade="E6"/>
          </w:tcPr>
          <w:p w14:paraId="3DF9BC0A" w14:textId="77777777" w:rsidR="00830E5A" w:rsidRPr="00601126" w:rsidRDefault="00830E5A" w:rsidP="00CA082F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sz w:val="22"/>
                <w:szCs w:val="22"/>
              </w:rPr>
              <w:t>Household characteristics</w:t>
            </w:r>
          </w:p>
        </w:tc>
        <w:tc>
          <w:tcPr>
            <w:tcW w:w="5006" w:type="dxa"/>
          </w:tcPr>
          <w:p w14:paraId="30AFAE77" w14:textId="77777777" w:rsidR="00830E5A" w:rsidRPr="00601126" w:rsidRDefault="00830E5A" w:rsidP="00CA082F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sz w:val="22"/>
                <w:szCs w:val="22"/>
              </w:rPr>
              <w:t>Two parents (adult male, adult female) with two children (14-year-old boy, 8-year-old girl)</w:t>
            </w:r>
          </w:p>
        </w:tc>
      </w:tr>
      <w:tr w:rsidR="00830E5A" w:rsidRPr="00601126" w14:paraId="6A5309C3" w14:textId="77777777" w:rsidTr="007B3736">
        <w:tc>
          <w:tcPr>
            <w:tcW w:w="3510" w:type="dxa"/>
            <w:shd w:val="clear" w:color="auto" w:fill="D0CECE" w:themeFill="background2" w:themeFillShade="E6"/>
          </w:tcPr>
          <w:p w14:paraId="403070C2" w14:textId="77777777" w:rsidR="00830E5A" w:rsidRPr="00601126" w:rsidRDefault="00830E5A" w:rsidP="00CA082F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sz w:val="22"/>
                <w:szCs w:val="22"/>
              </w:rPr>
              <w:t>Paid employment, adult male</w:t>
            </w:r>
          </w:p>
        </w:tc>
        <w:tc>
          <w:tcPr>
            <w:tcW w:w="5006" w:type="dxa"/>
          </w:tcPr>
          <w:p w14:paraId="1D62974C" w14:textId="30F9DCC3" w:rsidR="00830E5A" w:rsidRPr="00601126" w:rsidRDefault="00830E5A" w:rsidP="00CA082F">
            <w:pPr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</w:pPr>
            <w:r w:rsidRPr="00601126">
              <w:rPr>
                <w:rFonts w:ascii="Times New Roman" w:hAnsi="Times New Roman" w:cs="Times New Roman"/>
                <w:sz w:val="22"/>
                <w:szCs w:val="22"/>
              </w:rPr>
              <w:t xml:space="preserve">Minimum wage of $18.93 per hour for 38 hour week </w:t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RecNum&gt;672&lt;/RecNum&gt;&lt;DisplayText&gt;(1)&lt;/DisplayText&gt;&lt;record&gt;&lt;rec-number&gt;672&lt;/rec-number&gt;&lt;foreign-keys&gt;&lt;key app="EN" db-id="fs55exzz0vapdbewdv6p2zerfte5ettfd2pf" timestamp="1599098370"&gt;672&lt;/key&gt;&lt;/foreign-keys&gt;&lt;ref-type name="Journal Article"&gt;17&lt;/ref-type&gt;&lt;contributors&gt;&lt;/contributors&gt;&lt;titles&gt;&lt;title&gt;Fair Work Commission. National Minimum Wage Order 2018. Fair Work Act 2009 - Annual wage review (updated 25 June 2018, accessed 3 Sept 2019). Available from: https://www.fwc.gov.au/documents/awardsandorders/html/pr606629.htm&lt;/title&gt;&lt;/titles&gt;&lt;dates&gt;&lt;/dates&gt;&lt;urls&gt;&lt;/urls&gt;&lt;/record&gt;&lt;/Cite&gt;&lt;/EndNote&gt;</w:instrText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D04ADE" w:rsidRPr="00601126">
              <w:rPr>
                <w:rFonts w:ascii="Times New Roman" w:hAnsi="Times New Roman" w:cs="Times New Roman"/>
                <w:noProof/>
                <w:sz w:val="22"/>
                <w:szCs w:val="22"/>
              </w:rPr>
              <w:t>(1)</w:t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830E5A" w:rsidRPr="00601126" w14:paraId="5942261A" w14:textId="77777777" w:rsidTr="007B3736">
        <w:tc>
          <w:tcPr>
            <w:tcW w:w="3510" w:type="dxa"/>
            <w:shd w:val="clear" w:color="auto" w:fill="D0CECE" w:themeFill="background2" w:themeFillShade="E6"/>
          </w:tcPr>
          <w:p w14:paraId="0EAA5ECD" w14:textId="77777777" w:rsidR="00830E5A" w:rsidRPr="00601126" w:rsidRDefault="00830E5A" w:rsidP="00CA082F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sz w:val="22"/>
                <w:szCs w:val="22"/>
              </w:rPr>
              <w:t>Paid employment, adult female</w:t>
            </w:r>
          </w:p>
        </w:tc>
        <w:tc>
          <w:tcPr>
            <w:tcW w:w="5006" w:type="dxa"/>
          </w:tcPr>
          <w:p w14:paraId="39039399" w14:textId="64651117" w:rsidR="00830E5A" w:rsidRPr="00601126" w:rsidRDefault="00830E5A" w:rsidP="00CA082F">
            <w:pPr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</w:pPr>
            <w:r w:rsidRPr="00601126">
              <w:rPr>
                <w:rFonts w:ascii="Times New Roman" w:hAnsi="Times New Roman" w:cs="Times New Roman"/>
                <w:sz w:val="22"/>
                <w:szCs w:val="22"/>
              </w:rPr>
              <w:t xml:space="preserve">Minimum wage of $18.93 per hour for 6 hour week </w:t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RecNum&gt;672&lt;/RecNum&gt;&lt;DisplayText&gt;(1)&lt;/DisplayText&gt;&lt;record&gt;&lt;rec-number&gt;672&lt;/rec-number&gt;&lt;foreign-keys&gt;&lt;key app="EN" db-id="fs55exzz0vapdbewdv6p2zerfte5ettfd2pf" timestamp="1599098370"&gt;672&lt;/key&gt;&lt;/foreign-keys&gt;&lt;ref-type name="Journal Article"&gt;17&lt;/ref-type&gt;&lt;contributors&gt;&lt;/contributors&gt;&lt;titles&gt;&lt;title&gt;Fair Work Commission. National Minimum Wage Order 2018. Fair Work Act 2009 - Annual wage review (updated 25 June 2018, accessed 3 Sept 2019). Available from: https://www.fwc.gov.au/documents/awardsandorders/html/pr606629.htm&lt;/title&gt;&lt;/titles&gt;&lt;dates&gt;&lt;/dates&gt;&lt;urls&gt;&lt;/urls&gt;&lt;/record&gt;&lt;/Cite&gt;&lt;/EndNote&gt;</w:instrText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D04ADE" w:rsidRPr="00601126">
              <w:rPr>
                <w:rFonts w:ascii="Times New Roman" w:hAnsi="Times New Roman" w:cs="Times New Roman"/>
                <w:noProof/>
                <w:sz w:val="22"/>
                <w:szCs w:val="22"/>
              </w:rPr>
              <w:t>(1)</w:t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830E5A" w:rsidRPr="00601126" w14:paraId="2DA9BD34" w14:textId="77777777" w:rsidTr="007B3736">
        <w:tc>
          <w:tcPr>
            <w:tcW w:w="3510" w:type="dxa"/>
            <w:shd w:val="clear" w:color="auto" w:fill="D0CECE" w:themeFill="background2" w:themeFillShade="E6"/>
          </w:tcPr>
          <w:p w14:paraId="59BCA543" w14:textId="77777777" w:rsidR="00830E5A" w:rsidRPr="00601126" w:rsidRDefault="00830E5A" w:rsidP="00CA082F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sz w:val="22"/>
                <w:szCs w:val="22"/>
              </w:rPr>
              <w:t>Family Tax Benefit Part A</w:t>
            </w:r>
          </w:p>
        </w:tc>
        <w:tc>
          <w:tcPr>
            <w:tcW w:w="5006" w:type="dxa"/>
          </w:tcPr>
          <w:p w14:paraId="351CD1CF" w14:textId="3FF7F8A0" w:rsidR="00830E5A" w:rsidRPr="00601126" w:rsidRDefault="00830E5A" w:rsidP="00CA082F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sz w:val="22"/>
                <w:szCs w:val="22"/>
              </w:rPr>
              <w:t xml:space="preserve">Fortnightly payment of $420.70, plus annual supplement of $751.90 per child </w:t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RecNum&gt;673&lt;/RecNum&gt;&lt;DisplayText&gt;(2)&lt;/DisplayText&gt;&lt;record&gt;&lt;rec-number&gt;673&lt;/rec-number&gt;&lt;foreign-keys&gt;&lt;key app="EN" db-id="fs55exzz0vapdbewdv6p2zerfte5ettfd2pf" timestamp="1599098563"&gt;673&lt;/key&gt;&lt;/foreign-keys&gt;&lt;ref-type name="Journal Article"&gt;17&lt;/ref-type&gt;&lt;contributors&gt;&lt;/contributors&gt;&lt;titles&gt;&lt;title&gt;Australian Government. Family Assistance Guide. 3.6.1 FTB Part A - historical rates (updated 10 Aug 2020, accessed 3 Sept 2020) Available from: https://guides.dss.gov.au/family-assistance-guide/3/6/1&lt;/title&gt;&lt;/titles&gt;&lt;dates&gt;&lt;/dates&gt;&lt;urls&gt;&lt;/urls&gt;&lt;/record&gt;&lt;/Cite&gt;&lt;/EndNote&gt;</w:instrText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D04ADE" w:rsidRPr="00601126">
              <w:rPr>
                <w:rFonts w:ascii="Times New Roman" w:hAnsi="Times New Roman" w:cs="Times New Roman"/>
                <w:noProof/>
                <w:sz w:val="22"/>
                <w:szCs w:val="22"/>
              </w:rPr>
              <w:t>(2)</w:t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830E5A" w:rsidRPr="00601126" w14:paraId="791DFFA5" w14:textId="77777777" w:rsidTr="007B3736">
        <w:tc>
          <w:tcPr>
            <w:tcW w:w="3510" w:type="dxa"/>
            <w:shd w:val="clear" w:color="auto" w:fill="D0CECE" w:themeFill="background2" w:themeFillShade="E6"/>
          </w:tcPr>
          <w:p w14:paraId="63CC46E9" w14:textId="77777777" w:rsidR="00830E5A" w:rsidRPr="00601126" w:rsidRDefault="00830E5A" w:rsidP="00CA082F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sz w:val="22"/>
                <w:szCs w:val="22"/>
              </w:rPr>
              <w:t>Family Tax Benefit Part B</w:t>
            </w:r>
          </w:p>
        </w:tc>
        <w:tc>
          <w:tcPr>
            <w:tcW w:w="5006" w:type="dxa"/>
          </w:tcPr>
          <w:p w14:paraId="2EC93C60" w14:textId="42F73336" w:rsidR="00830E5A" w:rsidRPr="00601126" w:rsidRDefault="00830E5A" w:rsidP="00CA082F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sz w:val="22"/>
                <w:szCs w:val="22"/>
              </w:rPr>
              <w:t xml:space="preserve">Fortnightly payment of $108.64, plus annual supplement of $365.00 per family </w:t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RecNum&gt;674&lt;/RecNum&gt;&lt;DisplayText&gt;(3)&lt;/DisplayText&gt;&lt;record&gt;&lt;rec-number&gt;674&lt;/rec-number&gt;&lt;foreign-keys&gt;&lt;key app="EN" db-id="fs55exzz0vapdbewdv6p2zerfte5ettfd2pf" timestamp="1599098711"&gt;674&lt;/key&gt;&lt;/foreign-keys&gt;&lt;ref-type name="Journal Article"&gt;17&lt;/ref-type&gt;&lt;contributors&gt;&lt;/contributors&gt;&lt;titles&gt;&lt;title&gt;Australian Government. Family Assistance Guide. 3.6.3 FTB Part B - historical rates (updated 10 Aug 2020, accessed 3 Sept 2020) Available from: https://guides.dss.gov.au/family-assistance-guide/3/6/3&lt;/title&gt;&lt;/titles&gt;&lt;dates&gt;&lt;/dates&gt;&lt;urls&gt;&lt;/urls&gt;&lt;/record&gt;&lt;/Cite&gt;&lt;/EndNote&gt;</w:instrText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D04ADE" w:rsidRPr="00601126">
              <w:rPr>
                <w:rFonts w:ascii="Times New Roman" w:hAnsi="Times New Roman" w:cs="Times New Roman"/>
                <w:noProof/>
                <w:sz w:val="22"/>
                <w:szCs w:val="22"/>
              </w:rPr>
              <w:t>(3)</w:t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830E5A" w:rsidRPr="00601126" w14:paraId="5E585682" w14:textId="77777777" w:rsidTr="007B3736">
        <w:tc>
          <w:tcPr>
            <w:tcW w:w="3510" w:type="dxa"/>
            <w:shd w:val="clear" w:color="auto" w:fill="D0CECE" w:themeFill="background2" w:themeFillShade="E6"/>
          </w:tcPr>
          <w:p w14:paraId="0EE555CE" w14:textId="77777777" w:rsidR="00830E5A" w:rsidRPr="00601126" w:rsidRDefault="00830E5A" w:rsidP="00CA082F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sz w:val="22"/>
                <w:szCs w:val="22"/>
              </w:rPr>
              <w:t>Energy Supplement</w:t>
            </w:r>
          </w:p>
        </w:tc>
        <w:tc>
          <w:tcPr>
            <w:tcW w:w="5006" w:type="dxa"/>
          </w:tcPr>
          <w:p w14:paraId="0F1972DE" w14:textId="2804DAB1" w:rsidR="00830E5A" w:rsidRPr="00601126" w:rsidRDefault="00830E5A" w:rsidP="00CA082F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sz w:val="22"/>
                <w:szCs w:val="22"/>
              </w:rPr>
              <w:t xml:space="preserve">Fortnightly payment of $11.90 </w:t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RecNum&gt;676&lt;/RecNum&gt;&lt;DisplayText&gt;(4)&lt;/DisplayText&gt;&lt;record&gt;&lt;rec-number&gt;676&lt;/rec-number&gt;&lt;foreign-keys&gt;&lt;key app="EN" db-id="fs55exzz0vapdbewdv6p2zerfte5ettfd2pf" timestamp="1599099031"&gt;676&lt;/key&gt;&lt;/foreign-keys&gt;&lt;ref-type name="Journal Article"&gt;17&lt;/ref-type&gt;&lt;contributors&gt;&lt;/contributors&gt;&lt;titles&gt;&lt;title&gt;Australian Government Services Australia. Payment rates on Family Tax Benefit (FTB) (updated 24 June 2019, accessed 3 Sept 2020). Available from: https://www.servicesaustralia.gov.au/individuals/services/centrelink/energy-supplement/how-much-you-can-get/payment-rates-family-tax-benefit-ftb&lt;/title&gt;&lt;/titles&gt;&lt;dates&gt;&lt;/dates&gt;&lt;urls&gt;&lt;/urls&gt;&lt;/record&gt;&lt;/Cite&gt;&lt;/EndNote&gt;</w:instrText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D04ADE" w:rsidRPr="00601126">
              <w:rPr>
                <w:rFonts w:ascii="Times New Roman" w:hAnsi="Times New Roman" w:cs="Times New Roman"/>
                <w:noProof/>
                <w:sz w:val="22"/>
                <w:szCs w:val="22"/>
              </w:rPr>
              <w:t>(4)</w:t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830E5A" w:rsidRPr="00601126" w14:paraId="1BBB96F3" w14:textId="77777777" w:rsidTr="007B3736">
        <w:tc>
          <w:tcPr>
            <w:tcW w:w="3510" w:type="dxa"/>
            <w:shd w:val="clear" w:color="auto" w:fill="D0CECE" w:themeFill="background2" w:themeFillShade="E6"/>
          </w:tcPr>
          <w:p w14:paraId="7DFBAB57" w14:textId="77777777" w:rsidR="00830E5A" w:rsidRPr="00601126" w:rsidRDefault="00830E5A" w:rsidP="00CA082F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sz w:val="22"/>
                <w:szCs w:val="22"/>
              </w:rPr>
              <w:t>Rent assistance</w:t>
            </w:r>
          </w:p>
        </w:tc>
        <w:tc>
          <w:tcPr>
            <w:tcW w:w="5006" w:type="dxa"/>
          </w:tcPr>
          <w:p w14:paraId="3AE91AF2" w14:textId="11E4C2C0" w:rsidR="00830E5A" w:rsidRPr="00601126" w:rsidRDefault="00830E5A" w:rsidP="00CA082F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sz w:val="22"/>
                <w:szCs w:val="22"/>
              </w:rPr>
              <w:t xml:space="preserve">Fortnightly payment of $161.58 </w:t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RecNum&gt;675&lt;/RecNum&gt;&lt;DisplayText&gt;(5)&lt;/DisplayText&gt;&lt;record&gt;&lt;rec-number&gt;675&lt;/rec-number&gt;&lt;foreign-keys&gt;&lt;key app="EN" db-id="fs55exzz0vapdbewdv6p2zerfte5ettfd2pf" timestamp="1599098863"&gt;675&lt;/key&gt;&lt;/foreign-keys&gt;&lt;ref-type name="Journal Article"&gt;17&lt;/ref-type&gt;&lt;contributors&gt;&lt;/contributors&gt;&lt;titles&gt;&lt;title&gt;Australian Government. Family Assistance Guide. 3.6.3 FTB rent assistance - historical rates &amp;amp; thresholds (updated 10 Aug 2020, accessed 3 Sept 2020) Available from: https://guides.dss.gov.au/family-assistance-guide/3/6/2&lt;/title&gt;&lt;/titles&gt;&lt;dates&gt;&lt;/dates&gt;&lt;urls&gt;&lt;/urls&gt;&lt;/record&gt;&lt;/Cite&gt;&lt;/EndNote&gt;</w:instrText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D04ADE" w:rsidRPr="00601126">
              <w:rPr>
                <w:rFonts w:ascii="Times New Roman" w:hAnsi="Times New Roman" w:cs="Times New Roman"/>
                <w:noProof/>
                <w:sz w:val="22"/>
                <w:szCs w:val="22"/>
              </w:rPr>
              <w:t>(5)</w:t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830E5A" w:rsidRPr="00601126" w14:paraId="2DD6E5D6" w14:textId="77777777" w:rsidTr="007B3736">
        <w:tc>
          <w:tcPr>
            <w:tcW w:w="3510" w:type="dxa"/>
            <w:shd w:val="clear" w:color="auto" w:fill="D0CECE" w:themeFill="background2" w:themeFillShade="E6"/>
          </w:tcPr>
          <w:p w14:paraId="069AA460" w14:textId="77777777" w:rsidR="00830E5A" w:rsidRPr="00601126" w:rsidRDefault="00830E5A" w:rsidP="00CA082F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sz w:val="22"/>
                <w:szCs w:val="22"/>
              </w:rPr>
              <w:t>Income tax paid</w:t>
            </w:r>
          </w:p>
        </w:tc>
        <w:tc>
          <w:tcPr>
            <w:tcW w:w="5006" w:type="dxa"/>
          </w:tcPr>
          <w:p w14:paraId="75A09DE9" w14:textId="4E7E4DC9" w:rsidR="00830E5A" w:rsidRPr="00601126" w:rsidRDefault="00830E5A" w:rsidP="00CA082F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sz w:val="22"/>
                <w:szCs w:val="22"/>
              </w:rPr>
              <w:t xml:space="preserve">Annual income tax of $2325.94 </w:t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RecNum&gt;677&lt;/RecNum&gt;&lt;DisplayText&gt;(6, 7)&lt;/DisplayText&gt;&lt;record&gt;&lt;rec-number&gt;677&lt;/rec-number&gt;&lt;foreign-keys&gt;&lt;key app="EN" db-id="fs55exzz0vapdbewdv6p2zerfte5ettfd2pf" timestamp="1599099281"&gt;677&lt;/key&gt;&lt;/foreign-keys&gt;&lt;ref-type name="Journal Article"&gt;17&lt;/ref-type&gt;&lt;contributors&gt;&lt;/contributors&gt;&lt;titles&gt;&lt;title&gt;Australian Government. Australian Tax Office. Low and middle income earner tax offsets (updated 15 Jun 2020, accessed 3 Sept 2020). Available from: https://www.ato.gov.au/individuals/income-and-deductions/offsets-and-rebates/low-and-middle-income-earners/&lt;/title&gt;&lt;/titles&gt;&lt;dates&gt;&lt;/dates&gt;&lt;urls&gt;&lt;/urls&gt;&lt;/record&gt;&lt;/Cite&gt;&lt;Cite&gt;&lt;RecNum&gt;678&lt;/RecNum&gt;&lt;record&gt;&lt;rec-number&gt;678&lt;/rec-number&gt;&lt;foreign-keys&gt;&lt;key app="EN" db-id="fs55exzz0vapdbewdv6p2zerfte5ettfd2pf" timestamp="1599099477"&gt;678&lt;/key&gt;&lt;/foreign-keys&gt;&lt;ref-type name="Journal Article"&gt;17&lt;/ref-type&gt;&lt;contributors&gt;&lt;/contributors&gt;&lt;titles&gt;&lt;title&gt;Australian Government. Australian Tax Office. Individual income tax rates (updated 01 Jul 2020, accessed 3 Sept 2020). Available from: https://www.ato.gov.au/Rates/Individual-income-tax-rates/&lt;/title&gt;&lt;/titles&gt;&lt;dates&gt;&lt;/dates&gt;&lt;urls&gt;&lt;/urls&gt;&lt;/record&gt;&lt;/Cite&gt;&lt;/EndNote&gt;</w:instrText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D04ADE" w:rsidRPr="00601126">
              <w:rPr>
                <w:rFonts w:ascii="Times New Roman" w:hAnsi="Times New Roman" w:cs="Times New Roman"/>
                <w:noProof/>
                <w:sz w:val="22"/>
                <w:szCs w:val="22"/>
              </w:rPr>
              <w:t>(6, 7)</w:t>
            </w:r>
            <w:r w:rsidR="00D04ADE" w:rsidRPr="00601126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</w:tbl>
    <w:p w14:paraId="283C15B1" w14:textId="77777777" w:rsidR="00830E5A" w:rsidRPr="00E24EB3" w:rsidRDefault="00830E5A" w:rsidP="00830E5A">
      <w:pPr>
        <w:rPr>
          <w:rFonts w:ascii="Times New Roman" w:hAnsi="Times New Roman" w:cs="Times New Roman"/>
        </w:rPr>
      </w:pPr>
    </w:p>
    <w:p w14:paraId="4056A3EE" w14:textId="531C5665" w:rsidR="00D04ADE" w:rsidRPr="0040324A" w:rsidRDefault="00D04ADE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40324A">
        <w:rPr>
          <w:rFonts w:ascii="Times New Roman" w:hAnsi="Times New Roman" w:cs="Times New Roman"/>
          <w:b/>
          <w:bCs/>
          <w:sz w:val="22"/>
          <w:szCs w:val="22"/>
        </w:rPr>
        <w:t>References:</w:t>
      </w:r>
    </w:p>
    <w:p w14:paraId="0AE4F1E9" w14:textId="3AC17363" w:rsidR="006E2C55" w:rsidRPr="0040324A" w:rsidRDefault="00D04ADE" w:rsidP="006E2C55">
      <w:pPr>
        <w:pStyle w:val="EndNoteBibliography"/>
        <w:rPr>
          <w:rFonts w:ascii="Times New Roman" w:hAnsi="Times New Roman" w:cs="Times New Roman"/>
          <w:sz w:val="22"/>
          <w:szCs w:val="22"/>
        </w:rPr>
      </w:pPr>
      <w:r w:rsidRPr="0040324A">
        <w:rPr>
          <w:rFonts w:ascii="Times New Roman" w:hAnsi="Times New Roman" w:cs="Times New Roman"/>
          <w:sz w:val="22"/>
          <w:szCs w:val="22"/>
        </w:rPr>
        <w:fldChar w:fldCharType="begin"/>
      </w:r>
      <w:r w:rsidRPr="0040324A">
        <w:rPr>
          <w:rFonts w:ascii="Times New Roman" w:hAnsi="Times New Roman" w:cs="Times New Roman"/>
          <w:sz w:val="22"/>
          <w:szCs w:val="22"/>
        </w:rPr>
        <w:instrText xml:space="preserve"> ADDIN EN.REFLIST </w:instrText>
      </w:r>
      <w:r w:rsidRPr="0040324A">
        <w:rPr>
          <w:rFonts w:ascii="Times New Roman" w:hAnsi="Times New Roman" w:cs="Times New Roman"/>
          <w:sz w:val="22"/>
          <w:szCs w:val="22"/>
        </w:rPr>
        <w:fldChar w:fldCharType="separate"/>
      </w:r>
      <w:r w:rsidR="006E2C55" w:rsidRPr="0040324A">
        <w:rPr>
          <w:rFonts w:ascii="Times New Roman" w:hAnsi="Times New Roman" w:cs="Times New Roman"/>
          <w:sz w:val="22"/>
          <w:szCs w:val="22"/>
        </w:rPr>
        <w:t>1.</w:t>
      </w:r>
      <w:r w:rsidR="006E2C55" w:rsidRPr="0040324A">
        <w:rPr>
          <w:rFonts w:ascii="Times New Roman" w:hAnsi="Times New Roman" w:cs="Times New Roman"/>
          <w:sz w:val="22"/>
          <w:szCs w:val="22"/>
        </w:rPr>
        <w:tab/>
        <w:t xml:space="preserve">Fair Work Commission. National Minimum Wage Order 2018. Fair Work Act 2009 - Annual wage review (updated 25 June 2018, accessed 3 Sept 2019). Available from: </w:t>
      </w:r>
      <w:hyperlink r:id="rId16" w:history="1">
        <w:r w:rsidR="006E2C55" w:rsidRPr="0040324A">
          <w:rPr>
            <w:rStyle w:val="Hyperlink"/>
            <w:rFonts w:ascii="Times New Roman" w:hAnsi="Times New Roman" w:cs="Times New Roman"/>
            <w:sz w:val="22"/>
            <w:szCs w:val="22"/>
          </w:rPr>
          <w:t>https://www.fwc.gov.au/documents/awardsandorders/html/pr606629.htm</w:t>
        </w:r>
      </w:hyperlink>
      <w:r w:rsidR="006E2C55" w:rsidRPr="0040324A">
        <w:rPr>
          <w:rFonts w:ascii="Times New Roman" w:hAnsi="Times New Roman" w:cs="Times New Roman"/>
          <w:sz w:val="22"/>
          <w:szCs w:val="22"/>
        </w:rPr>
        <w:t>.</w:t>
      </w:r>
    </w:p>
    <w:p w14:paraId="789556DD" w14:textId="20EA0564" w:rsidR="006E2C55" w:rsidRPr="0040324A" w:rsidRDefault="006E2C55" w:rsidP="006E2C55">
      <w:pPr>
        <w:pStyle w:val="EndNoteBibliography"/>
        <w:rPr>
          <w:rFonts w:ascii="Times New Roman" w:hAnsi="Times New Roman" w:cs="Times New Roman"/>
          <w:sz w:val="22"/>
          <w:szCs w:val="22"/>
        </w:rPr>
      </w:pPr>
      <w:r w:rsidRPr="0040324A">
        <w:rPr>
          <w:rFonts w:ascii="Times New Roman" w:hAnsi="Times New Roman" w:cs="Times New Roman"/>
          <w:sz w:val="22"/>
          <w:szCs w:val="22"/>
        </w:rPr>
        <w:t>2.</w:t>
      </w:r>
      <w:r w:rsidRPr="0040324A">
        <w:rPr>
          <w:rFonts w:ascii="Times New Roman" w:hAnsi="Times New Roman" w:cs="Times New Roman"/>
          <w:sz w:val="22"/>
          <w:szCs w:val="22"/>
        </w:rPr>
        <w:tab/>
        <w:t xml:space="preserve">Australian Government. Family Assistance Guide. 3.6.1 FTB Part A - historical rates (updated 10 Aug 2020, accessed 3 Sept 2020) Available from: </w:t>
      </w:r>
      <w:hyperlink r:id="rId17" w:history="1">
        <w:r w:rsidRPr="0040324A">
          <w:rPr>
            <w:rStyle w:val="Hyperlink"/>
            <w:rFonts w:ascii="Times New Roman" w:hAnsi="Times New Roman" w:cs="Times New Roman"/>
            <w:sz w:val="22"/>
            <w:szCs w:val="22"/>
          </w:rPr>
          <w:t>https://guides.dss.gov.au/family-assistance-guide/3/6/1</w:t>
        </w:r>
      </w:hyperlink>
      <w:r w:rsidRPr="0040324A">
        <w:rPr>
          <w:rFonts w:ascii="Times New Roman" w:hAnsi="Times New Roman" w:cs="Times New Roman"/>
          <w:sz w:val="22"/>
          <w:szCs w:val="22"/>
        </w:rPr>
        <w:t>.</w:t>
      </w:r>
    </w:p>
    <w:p w14:paraId="4420A304" w14:textId="157E0594" w:rsidR="006E2C55" w:rsidRPr="0040324A" w:rsidRDefault="006E2C55" w:rsidP="006E2C55">
      <w:pPr>
        <w:pStyle w:val="EndNoteBibliography"/>
        <w:rPr>
          <w:rFonts w:ascii="Times New Roman" w:hAnsi="Times New Roman" w:cs="Times New Roman"/>
          <w:sz w:val="22"/>
          <w:szCs w:val="22"/>
        </w:rPr>
      </w:pPr>
      <w:r w:rsidRPr="0040324A">
        <w:rPr>
          <w:rFonts w:ascii="Times New Roman" w:hAnsi="Times New Roman" w:cs="Times New Roman"/>
          <w:sz w:val="22"/>
          <w:szCs w:val="22"/>
        </w:rPr>
        <w:t>3.</w:t>
      </w:r>
      <w:r w:rsidRPr="0040324A">
        <w:rPr>
          <w:rFonts w:ascii="Times New Roman" w:hAnsi="Times New Roman" w:cs="Times New Roman"/>
          <w:sz w:val="22"/>
          <w:szCs w:val="22"/>
        </w:rPr>
        <w:tab/>
        <w:t xml:space="preserve">Australian Government. Family Assistance Guide. 3.6.3 FTB Part B - historical rates (updated 10 Aug 2020, accessed 3 Sept 2020) Available from: </w:t>
      </w:r>
      <w:hyperlink r:id="rId18" w:history="1">
        <w:r w:rsidRPr="0040324A">
          <w:rPr>
            <w:rStyle w:val="Hyperlink"/>
            <w:rFonts w:ascii="Times New Roman" w:hAnsi="Times New Roman" w:cs="Times New Roman"/>
            <w:sz w:val="22"/>
            <w:szCs w:val="22"/>
          </w:rPr>
          <w:t>https://guides.dss.gov.au/family-assistance-guide/3/6/3</w:t>
        </w:r>
      </w:hyperlink>
      <w:r w:rsidRPr="0040324A">
        <w:rPr>
          <w:rFonts w:ascii="Times New Roman" w:hAnsi="Times New Roman" w:cs="Times New Roman"/>
          <w:sz w:val="22"/>
          <w:szCs w:val="22"/>
        </w:rPr>
        <w:t>.</w:t>
      </w:r>
    </w:p>
    <w:p w14:paraId="4C3D2321" w14:textId="68988E05" w:rsidR="006E2C55" w:rsidRPr="0040324A" w:rsidRDefault="006E2C55" w:rsidP="006E2C55">
      <w:pPr>
        <w:pStyle w:val="EndNoteBibliography"/>
        <w:rPr>
          <w:rFonts w:ascii="Times New Roman" w:hAnsi="Times New Roman" w:cs="Times New Roman"/>
          <w:sz w:val="22"/>
          <w:szCs w:val="22"/>
        </w:rPr>
      </w:pPr>
      <w:r w:rsidRPr="0040324A">
        <w:rPr>
          <w:rFonts w:ascii="Times New Roman" w:hAnsi="Times New Roman" w:cs="Times New Roman"/>
          <w:sz w:val="22"/>
          <w:szCs w:val="22"/>
        </w:rPr>
        <w:t>4.</w:t>
      </w:r>
      <w:r w:rsidRPr="0040324A">
        <w:rPr>
          <w:rFonts w:ascii="Times New Roman" w:hAnsi="Times New Roman" w:cs="Times New Roman"/>
          <w:sz w:val="22"/>
          <w:szCs w:val="22"/>
        </w:rPr>
        <w:tab/>
        <w:t xml:space="preserve">Australian Government Services Australia. Payment rates on Family Tax Benefit (FTB) (updated 24 June 2019, accessed 3 Sept 2020). Available from: </w:t>
      </w:r>
      <w:hyperlink r:id="rId19" w:history="1">
        <w:r w:rsidRPr="0040324A">
          <w:rPr>
            <w:rStyle w:val="Hyperlink"/>
            <w:rFonts w:ascii="Times New Roman" w:hAnsi="Times New Roman" w:cs="Times New Roman"/>
            <w:sz w:val="22"/>
            <w:szCs w:val="22"/>
          </w:rPr>
          <w:t>https://www.servicesaustralia.gov.au/individuals/services/centrelink/energy-supplement/how-much-you-can-get/payment-rates-family-tax-benefit-ftb</w:t>
        </w:r>
      </w:hyperlink>
      <w:r w:rsidRPr="0040324A">
        <w:rPr>
          <w:rFonts w:ascii="Times New Roman" w:hAnsi="Times New Roman" w:cs="Times New Roman"/>
          <w:sz w:val="22"/>
          <w:szCs w:val="22"/>
        </w:rPr>
        <w:t>.</w:t>
      </w:r>
    </w:p>
    <w:p w14:paraId="08F8C829" w14:textId="11EDF836" w:rsidR="006E2C55" w:rsidRPr="0040324A" w:rsidRDefault="006E2C55" w:rsidP="006E2C55">
      <w:pPr>
        <w:pStyle w:val="EndNoteBibliography"/>
        <w:rPr>
          <w:rFonts w:ascii="Times New Roman" w:hAnsi="Times New Roman" w:cs="Times New Roman"/>
          <w:sz w:val="22"/>
          <w:szCs w:val="22"/>
        </w:rPr>
      </w:pPr>
      <w:r w:rsidRPr="0040324A">
        <w:rPr>
          <w:rFonts w:ascii="Times New Roman" w:hAnsi="Times New Roman" w:cs="Times New Roman"/>
          <w:sz w:val="22"/>
          <w:szCs w:val="22"/>
        </w:rPr>
        <w:t>5.</w:t>
      </w:r>
      <w:r w:rsidRPr="0040324A">
        <w:rPr>
          <w:rFonts w:ascii="Times New Roman" w:hAnsi="Times New Roman" w:cs="Times New Roman"/>
          <w:sz w:val="22"/>
          <w:szCs w:val="22"/>
        </w:rPr>
        <w:tab/>
        <w:t xml:space="preserve">Australian Government. Family Assistance Guide. 3.6.3 FTB rent assistance - historical rates &amp; thresholds (updated 10 Aug 2020, accessed 3 Sept 2020) Available from: </w:t>
      </w:r>
      <w:hyperlink r:id="rId20" w:history="1">
        <w:r w:rsidRPr="0040324A">
          <w:rPr>
            <w:rStyle w:val="Hyperlink"/>
            <w:rFonts w:ascii="Times New Roman" w:hAnsi="Times New Roman" w:cs="Times New Roman"/>
            <w:sz w:val="22"/>
            <w:szCs w:val="22"/>
          </w:rPr>
          <w:t>https://guides.dss.gov.au/family-assistance-guide/3/6/2</w:t>
        </w:r>
      </w:hyperlink>
      <w:r w:rsidRPr="0040324A">
        <w:rPr>
          <w:rFonts w:ascii="Times New Roman" w:hAnsi="Times New Roman" w:cs="Times New Roman"/>
          <w:sz w:val="22"/>
          <w:szCs w:val="22"/>
        </w:rPr>
        <w:t>.</w:t>
      </w:r>
    </w:p>
    <w:p w14:paraId="5D9B578E" w14:textId="1C8CD9C9" w:rsidR="006E2C55" w:rsidRPr="0040324A" w:rsidRDefault="006E2C55" w:rsidP="006E2C55">
      <w:pPr>
        <w:pStyle w:val="EndNoteBibliography"/>
        <w:rPr>
          <w:rFonts w:ascii="Times New Roman" w:hAnsi="Times New Roman" w:cs="Times New Roman"/>
          <w:sz w:val="22"/>
          <w:szCs w:val="22"/>
        </w:rPr>
      </w:pPr>
      <w:r w:rsidRPr="0040324A">
        <w:rPr>
          <w:rFonts w:ascii="Times New Roman" w:hAnsi="Times New Roman" w:cs="Times New Roman"/>
          <w:sz w:val="22"/>
          <w:szCs w:val="22"/>
        </w:rPr>
        <w:t>6.</w:t>
      </w:r>
      <w:r w:rsidRPr="0040324A">
        <w:rPr>
          <w:rFonts w:ascii="Times New Roman" w:hAnsi="Times New Roman" w:cs="Times New Roman"/>
          <w:sz w:val="22"/>
          <w:szCs w:val="22"/>
        </w:rPr>
        <w:tab/>
        <w:t xml:space="preserve">Australian Government. Australian Tax Office. Low and middle income earner tax offsets (updated 15 Jun 2020, accessed 3 Sept 2020). Available from: </w:t>
      </w:r>
      <w:hyperlink r:id="rId21" w:history="1">
        <w:r w:rsidRPr="0040324A">
          <w:rPr>
            <w:rStyle w:val="Hyperlink"/>
            <w:rFonts w:ascii="Times New Roman" w:hAnsi="Times New Roman" w:cs="Times New Roman"/>
            <w:sz w:val="22"/>
            <w:szCs w:val="22"/>
          </w:rPr>
          <w:t>https://www.ato.gov.au/individuals/income-and-deductions/offsets-and-rebates/low-and-middle-income-earners/</w:t>
        </w:r>
      </w:hyperlink>
      <w:r w:rsidRPr="0040324A">
        <w:rPr>
          <w:rFonts w:ascii="Times New Roman" w:hAnsi="Times New Roman" w:cs="Times New Roman"/>
          <w:sz w:val="22"/>
          <w:szCs w:val="22"/>
        </w:rPr>
        <w:t>.</w:t>
      </w:r>
    </w:p>
    <w:p w14:paraId="0B12F3E5" w14:textId="18C46659" w:rsidR="006E2C55" w:rsidRPr="0040324A" w:rsidRDefault="006E2C55" w:rsidP="006E2C55">
      <w:pPr>
        <w:pStyle w:val="EndNoteBibliography"/>
        <w:rPr>
          <w:rFonts w:ascii="Times New Roman" w:hAnsi="Times New Roman" w:cs="Times New Roman"/>
          <w:sz w:val="22"/>
          <w:szCs w:val="22"/>
        </w:rPr>
      </w:pPr>
      <w:r w:rsidRPr="0040324A">
        <w:rPr>
          <w:rFonts w:ascii="Times New Roman" w:hAnsi="Times New Roman" w:cs="Times New Roman"/>
          <w:sz w:val="22"/>
          <w:szCs w:val="22"/>
        </w:rPr>
        <w:t>7.</w:t>
      </w:r>
      <w:r w:rsidRPr="0040324A">
        <w:rPr>
          <w:rFonts w:ascii="Times New Roman" w:hAnsi="Times New Roman" w:cs="Times New Roman"/>
          <w:sz w:val="22"/>
          <w:szCs w:val="22"/>
        </w:rPr>
        <w:tab/>
        <w:t xml:space="preserve">Australian Government. Australian Tax Office. Individual income tax rates (updated 01 Jul 2020, accessed 3 Sept 2020). Available from: </w:t>
      </w:r>
      <w:hyperlink r:id="rId22" w:history="1">
        <w:r w:rsidRPr="0040324A">
          <w:rPr>
            <w:rStyle w:val="Hyperlink"/>
            <w:rFonts w:ascii="Times New Roman" w:hAnsi="Times New Roman" w:cs="Times New Roman"/>
            <w:sz w:val="22"/>
            <w:szCs w:val="22"/>
          </w:rPr>
          <w:t>https://www.ato.gov.au/Rates/Individual-income-tax-rates/</w:t>
        </w:r>
      </w:hyperlink>
      <w:r w:rsidRPr="0040324A">
        <w:rPr>
          <w:rFonts w:ascii="Times New Roman" w:hAnsi="Times New Roman" w:cs="Times New Roman"/>
          <w:sz w:val="22"/>
          <w:szCs w:val="22"/>
        </w:rPr>
        <w:t>.</w:t>
      </w:r>
    </w:p>
    <w:p w14:paraId="3F7B283F" w14:textId="220DEB92" w:rsidR="00733116" w:rsidRPr="0040324A" w:rsidRDefault="00D04ADE" w:rsidP="00F960E5">
      <w:pPr>
        <w:jc w:val="both"/>
        <w:rPr>
          <w:rFonts w:ascii="Times New Roman" w:hAnsi="Times New Roman" w:cs="Times New Roman"/>
          <w:sz w:val="22"/>
          <w:szCs w:val="22"/>
        </w:rPr>
      </w:pPr>
      <w:r w:rsidRPr="0040324A">
        <w:rPr>
          <w:rFonts w:ascii="Times New Roman" w:hAnsi="Times New Roman" w:cs="Times New Roman"/>
          <w:sz w:val="22"/>
          <w:szCs w:val="22"/>
        </w:rPr>
        <w:fldChar w:fldCharType="end"/>
      </w:r>
    </w:p>
    <w:p w14:paraId="7F9795E3" w14:textId="77777777" w:rsidR="006E2C55" w:rsidRDefault="006E2C55">
      <w:pPr>
        <w:spacing w:after="160" w:line="259" w:lineRule="auto"/>
        <w:sectPr w:rsidR="006E2C55" w:rsidSect="004706B7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0D4A2918" w14:textId="392200E9" w:rsidR="006E2C55" w:rsidRDefault="00D04ADE" w:rsidP="009F2063">
      <w:pPr>
        <w:jc w:val="both"/>
        <w:rPr>
          <w:rFonts w:ascii="Times New Roman" w:hAnsi="Times New Roman" w:cs="Times New Roman"/>
          <w:b/>
        </w:rPr>
      </w:pPr>
      <w:r w:rsidRPr="00E24EB3">
        <w:rPr>
          <w:rFonts w:ascii="Times New Roman" w:hAnsi="Times New Roman" w:cs="Times New Roman"/>
          <w:b/>
        </w:rPr>
        <w:lastRenderedPageBreak/>
        <w:t xml:space="preserve">Table </w:t>
      </w:r>
      <w:r>
        <w:rPr>
          <w:rFonts w:ascii="Times New Roman" w:hAnsi="Times New Roman" w:cs="Times New Roman"/>
          <w:b/>
        </w:rPr>
        <w:t>S</w:t>
      </w:r>
      <w:r w:rsidR="00307B2E">
        <w:rPr>
          <w:rFonts w:ascii="Times New Roman" w:hAnsi="Times New Roman" w:cs="Times New Roman"/>
          <w:b/>
        </w:rPr>
        <w:t>3</w:t>
      </w:r>
      <w:r w:rsidR="004D215E">
        <w:rPr>
          <w:rFonts w:ascii="Times New Roman" w:hAnsi="Times New Roman" w:cs="Times New Roman"/>
          <w:b/>
        </w:rPr>
        <w:t>-</w:t>
      </w:r>
      <w:r w:rsidR="001A37AA">
        <w:rPr>
          <w:rFonts w:ascii="Times New Roman" w:hAnsi="Times New Roman" w:cs="Times New Roman"/>
          <w:b/>
        </w:rPr>
        <w:t>a</w:t>
      </w:r>
      <w:r w:rsidRPr="00E24EB3">
        <w:rPr>
          <w:rFonts w:ascii="Times New Roman" w:hAnsi="Times New Roman" w:cs="Times New Roman"/>
          <w:b/>
        </w:rPr>
        <w:t xml:space="preserve">: </w:t>
      </w:r>
      <w:r w:rsidR="006E2C55" w:rsidRPr="007E2FFF">
        <w:rPr>
          <w:rFonts w:ascii="Times New Roman" w:hAnsi="Times New Roman" w:cs="Times New Roman"/>
          <w:b/>
          <w:bCs/>
          <w:iCs/>
        </w:rPr>
        <w:t>Sampled</w:t>
      </w:r>
      <w:r w:rsidR="006E2C55">
        <w:rPr>
          <w:rFonts w:ascii="Times New Roman" w:hAnsi="Times New Roman" w:cs="Times New Roman"/>
          <w:b/>
          <w:bCs/>
          <w:iCs/>
        </w:rPr>
        <w:t xml:space="preserve"> and missing</w:t>
      </w:r>
      <w:r w:rsidR="006E2C55" w:rsidRPr="007E2FFF">
        <w:rPr>
          <w:rFonts w:ascii="Times New Roman" w:hAnsi="Times New Roman" w:cs="Times New Roman"/>
          <w:b/>
          <w:bCs/>
          <w:iCs/>
        </w:rPr>
        <w:t xml:space="preserve"> SA2s</w:t>
      </w:r>
      <w:r w:rsidR="006E2C55">
        <w:rPr>
          <w:rFonts w:ascii="Times New Roman" w:hAnsi="Times New Roman" w:cs="Times New Roman"/>
          <w:b/>
          <w:bCs/>
          <w:iCs/>
        </w:rPr>
        <w:t xml:space="preserve"> across </w:t>
      </w:r>
      <w:r w:rsidR="00C27E36">
        <w:rPr>
          <w:rFonts w:ascii="Times New Roman" w:hAnsi="Times New Roman" w:cs="Times New Roman"/>
          <w:b/>
          <w:bCs/>
          <w:iCs/>
        </w:rPr>
        <w:t xml:space="preserve">IRSD* </w:t>
      </w:r>
      <w:r w:rsidR="006E2C55">
        <w:rPr>
          <w:rFonts w:ascii="Times New Roman" w:hAnsi="Times New Roman" w:cs="Times New Roman"/>
          <w:b/>
          <w:bCs/>
          <w:iCs/>
        </w:rPr>
        <w:t>quintiles of socioeconomic disadvantage</w:t>
      </w:r>
      <w:r w:rsidR="00D85467">
        <w:rPr>
          <w:rFonts w:ascii="Times New Roman" w:hAnsi="Times New Roman" w:cs="Times New Roman"/>
          <w:b/>
          <w:bCs/>
          <w:iCs/>
        </w:rPr>
        <w:t xml:space="preserve"> </w:t>
      </w:r>
      <w:r w:rsidR="004E62CE">
        <w:rPr>
          <w:rFonts w:ascii="Times New Roman" w:hAnsi="Times New Roman" w:cs="Times New Roman"/>
          <w:b/>
          <w:bCs/>
          <w:iCs/>
        </w:rPr>
        <w:t>and Australian States and Territories</w:t>
      </w:r>
    </w:p>
    <w:tbl>
      <w:tblPr>
        <w:tblStyle w:val="TableGrid"/>
        <w:tblpPr w:leftFromText="180" w:rightFromText="180" w:vertAnchor="text" w:horzAnchor="margin" w:tblpY="163"/>
        <w:tblW w:w="8926" w:type="dxa"/>
        <w:tblLayout w:type="fixed"/>
        <w:tblLook w:val="04A0" w:firstRow="1" w:lastRow="0" w:firstColumn="1" w:lastColumn="0" w:noHBand="0" w:noVBand="1"/>
      </w:tblPr>
      <w:tblGrid>
        <w:gridCol w:w="1282"/>
        <w:gridCol w:w="840"/>
        <w:gridCol w:w="850"/>
        <w:gridCol w:w="851"/>
        <w:gridCol w:w="850"/>
        <w:gridCol w:w="851"/>
        <w:gridCol w:w="850"/>
        <w:gridCol w:w="851"/>
        <w:gridCol w:w="850"/>
        <w:gridCol w:w="851"/>
      </w:tblGrid>
      <w:tr w:rsidR="00C27E36" w:rsidRPr="00601126" w14:paraId="730B4F1B" w14:textId="77777777" w:rsidTr="00C27E36">
        <w:tc>
          <w:tcPr>
            <w:tcW w:w="1282" w:type="dxa"/>
            <w:shd w:val="clear" w:color="auto" w:fill="D0CECE" w:themeFill="background2" w:themeFillShade="E6"/>
          </w:tcPr>
          <w:p w14:paraId="0917B6D8" w14:textId="77777777" w:rsidR="00C27E36" w:rsidRPr="000657CA" w:rsidRDefault="00C27E36" w:rsidP="00C27E36">
            <w:pPr>
              <w:jc w:val="both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840" w:type="dxa"/>
            <w:shd w:val="clear" w:color="auto" w:fill="D0CECE" w:themeFill="background2" w:themeFillShade="E6"/>
          </w:tcPr>
          <w:p w14:paraId="6DCE3124" w14:textId="77777777" w:rsidR="00C27E36" w:rsidRPr="000657CA" w:rsidRDefault="00C27E36" w:rsidP="00C27E36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</w:pPr>
            <w:r w:rsidRPr="000657CA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NSW</w:t>
            </w:r>
          </w:p>
        </w:tc>
        <w:tc>
          <w:tcPr>
            <w:tcW w:w="850" w:type="dxa"/>
            <w:shd w:val="clear" w:color="auto" w:fill="D0CECE" w:themeFill="background2" w:themeFillShade="E6"/>
          </w:tcPr>
          <w:p w14:paraId="1A402685" w14:textId="77777777" w:rsidR="00C27E36" w:rsidRPr="000657CA" w:rsidRDefault="00C27E36" w:rsidP="00C27E36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</w:pPr>
            <w:r w:rsidRPr="000657CA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Vic</w:t>
            </w:r>
          </w:p>
        </w:tc>
        <w:tc>
          <w:tcPr>
            <w:tcW w:w="851" w:type="dxa"/>
            <w:shd w:val="clear" w:color="auto" w:fill="D0CECE" w:themeFill="background2" w:themeFillShade="E6"/>
          </w:tcPr>
          <w:p w14:paraId="2A127A49" w14:textId="77777777" w:rsidR="00C27E36" w:rsidRPr="000657CA" w:rsidRDefault="00C27E36" w:rsidP="00C27E36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</w:pPr>
            <w:r w:rsidRPr="000657CA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Qld</w:t>
            </w:r>
          </w:p>
        </w:tc>
        <w:tc>
          <w:tcPr>
            <w:tcW w:w="850" w:type="dxa"/>
            <w:shd w:val="clear" w:color="auto" w:fill="D0CECE" w:themeFill="background2" w:themeFillShade="E6"/>
          </w:tcPr>
          <w:p w14:paraId="21E9FE51" w14:textId="77777777" w:rsidR="00C27E36" w:rsidRPr="000657CA" w:rsidRDefault="00C27E36" w:rsidP="00C27E36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</w:pPr>
            <w:r w:rsidRPr="000657CA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SA</w:t>
            </w:r>
          </w:p>
        </w:tc>
        <w:tc>
          <w:tcPr>
            <w:tcW w:w="851" w:type="dxa"/>
            <w:shd w:val="clear" w:color="auto" w:fill="D0CECE" w:themeFill="background2" w:themeFillShade="E6"/>
          </w:tcPr>
          <w:p w14:paraId="28CE1AF5" w14:textId="77777777" w:rsidR="00C27E36" w:rsidRPr="000657CA" w:rsidRDefault="00C27E36" w:rsidP="00C27E36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</w:pPr>
            <w:r w:rsidRPr="000657CA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WA</w:t>
            </w:r>
          </w:p>
        </w:tc>
        <w:tc>
          <w:tcPr>
            <w:tcW w:w="850" w:type="dxa"/>
            <w:shd w:val="clear" w:color="auto" w:fill="D0CECE" w:themeFill="background2" w:themeFillShade="E6"/>
          </w:tcPr>
          <w:p w14:paraId="05ECDEF5" w14:textId="77777777" w:rsidR="00C27E36" w:rsidRPr="000657CA" w:rsidRDefault="00C27E36" w:rsidP="00C27E36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</w:pPr>
            <w:r w:rsidRPr="000657CA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ACT</w:t>
            </w:r>
          </w:p>
        </w:tc>
        <w:tc>
          <w:tcPr>
            <w:tcW w:w="851" w:type="dxa"/>
            <w:shd w:val="clear" w:color="auto" w:fill="D0CECE" w:themeFill="background2" w:themeFillShade="E6"/>
          </w:tcPr>
          <w:p w14:paraId="6B320816" w14:textId="77777777" w:rsidR="00C27E36" w:rsidRPr="000657CA" w:rsidRDefault="00C27E36" w:rsidP="00C27E36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</w:pPr>
            <w:r w:rsidRPr="000657CA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Tas</w:t>
            </w:r>
          </w:p>
        </w:tc>
        <w:tc>
          <w:tcPr>
            <w:tcW w:w="850" w:type="dxa"/>
            <w:shd w:val="clear" w:color="auto" w:fill="D0CECE" w:themeFill="background2" w:themeFillShade="E6"/>
          </w:tcPr>
          <w:p w14:paraId="796D1ED6" w14:textId="77777777" w:rsidR="00C27E36" w:rsidRPr="000657CA" w:rsidRDefault="00C27E36" w:rsidP="00C27E36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</w:pPr>
            <w:r w:rsidRPr="000657CA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NT</w:t>
            </w:r>
          </w:p>
        </w:tc>
        <w:tc>
          <w:tcPr>
            <w:tcW w:w="851" w:type="dxa"/>
            <w:shd w:val="clear" w:color="auto" w:fill="D0CECE" w:themeFill="background2" w:themeFillShade="E6"/>
          </w:tcPr>
          <w:p w14:paraId="6A44F8D7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b/>
                <w:bCs/>
                <w:i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bCs/>
                <w:i/>
                <w:sz w:val="22"/>
                <w:szCs w:val="22"/>
              </w:rPr>
              <w:t>Total, n</w:t>
            </w:r>
          </w:p>
        </w:tc>
      </w:tr>
      <w:tr w:rsidR="00C27E36" w:rsidRPr="00601126" w14:paraId="7B214988" w14:textId="77777777" w:rsidTr="00C27E36">
        <w:tc>
          <w:tcPr>
            <w:tcW w:w="1282" w:type="dxa"/>
          </w:tcPr>
          <w:p w14:paraId="13E6BA71" w14:textId="77777777" w:rsidR="00C27E36" w:rsidRPr="00601126" w:rsidRDefault="00C27E36" w:rsidP="00C27E36">
            <w:pPr>
              <w:jc w:val="both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Q1, n</w:t>
            </w:r>
          </w:p>
        </w:tc>
        <w:tc>
          <w:tcPr>
            <w:tcW w:w="840" w:type="dxa"/>
            <w:shd w:val="clear" w:color="auto" w:fill="auto"/>
          </w:tcPr>
          <w:p w14:paraId="158B4FCE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2</w:t>
            </w:r>
          </w:p>
        </w:tc>
        <w:tc>
          <w:tcPr>
            <w:tcW w:w="850" w:type="dxa"/>
            <w:shd w:val="clear" w:color="auto" w:fill="auto"/>
          </w:tcPr>
          <w:p w14:paraId="1C8141A5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2</w:t>
            </w:r>
          </w:p>
        </w:tc>
        <w:tc>
          <w:tcPr>
            <w:tcW w:w="851" w:type="dxa"/>
            <w:shd w:val="clear" w:color="auto" w:fill="auto"/>
          </w:tcPr>
          <w:p w14:paraId="25C00613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2</w:t>
            </w:r>
          </w:p>
        </w:tc>
        <w:tc>
          <w:tcPr>
            <w:tcW w:w="850" w:type="dxa"/>
            <w:shd w:val="clear" w:color="auto" w:fill="auto"/>
          </w:tcPr>
          <w:p w14:paraId="52B5C40B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2</w:t>
            </w:r>
          </w:p>
        </w:tc>
        <w:tc>
          <w:tcPr>
            <w:tcW w:w="851" w:type="dxa"/>
            <w:shd w:val="clear" w:color="auto" w:fill="auto"/>
          </w:tcPr>
          <w:p w14:paraId="222EBC3B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2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14:paraId="75F7DBED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n/a</w:t>
            </w:r>
          </w:p>
        </w:tc>
        <w:tc>
          <w:tcPr>
            <w:tcW w:w="851" w:type="dxa"/>
            <w:shd w:val="clear" w:color="auto" w:fill="auto"/>
          </w:tcPr>
          <w:p w14:paraId="40BD11A7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1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14:paraId="305B0591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n/a</w:t>
            </w:r>
          </w:p>
        </w:tc>
        <w:tc>
          <w:tcPr>
            <w:tcW w:w="851" w:type="dxa"/>
            <w:shd w:val="clear" w:color="auto" w:fill="auto"/>
          </w:tcPr>
          <w:p w14:paraId="2EF1539C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/>
                <w:sz w:val="22"/>
                <w:szCs w:val="22"/>
              </w:rPr>
              <w:t>11</w:t>
            </w:r>
          </w:p>
        </w:tc>
      </w:tr>
      <w:tr w:rsidR="00C27E36" w:rsidRPr="00601126" w14:paraId="67EB3F13" w14:textId="77777777" w:rsidTr="00C27E36">
        <w:tc>
          <w:tcPr>
            <w:tcW w:w="1282" w:type="dxa"/>
          </w:tcPr>
          <w:p w14:paraId="470ED9A5" w14:textId="77777777" w:rsidR="00C27E36" w:rsidRPr="00601126" w:rsidRDefault="00C27E36" w:rsidP="00C27E36">
            <w:pPr>
              <w:jc w:val="both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Q2, n</w:t>
            </w:r>
          </w:p>
        </w:tc>
        <w:tc>
          <w:tcPr>
            <w:tcW w:w="840" w:type="dxa"/>
            <w:shd w:val="clear" w:color="auto" w:fill="auto"/>
          </w:tcPr>
          <w:p w14:paraId="1FC076DF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2</w:t>
            </w:r>
          </w:p>
        </w:tc>
        <w:tc>
          <w:tcPr>
            <w:tcW w:w="850" w:type="dxa"/>
            <w:shd w:val="clear" w:color="auto" w:fill="auto"/>
          </w:tcPr>
          <w:p w14:paraId="359CFA04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2</w:t>
            </w:r>
          </w:p>
        </w:tc>
        <w:tc>
          <w:tcPr>
            <w:tcW w:w="851" w:type="dxa"/>
            <w:shd w:val="clear" w:color="auto" w:fill="auto"/>
          </w:tcPr>
          <w:p w14:paraId="62303D59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2</w:t>
            </w:r>
          </w:p>
        </w:tc>
        <w:tc>
          <w:tcPr>
            <w:tcW w:w="850" w:type="dxa"/>
            <w:shd w:val="clear" w:color="auto" w:fill="auto"/>
          </w:tcPr>
          <w:p w14:paraId="6FAE6DA0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1</w:t>
            </w:r>
          </w:p>
        </w:tc>
        <w:tc>
          <w:tcPr>
            <w:tcW w:w="851" w:type="dxa"/>
            <w:shd w:val="clear" w:color="auto" w:fill="auto"/>
          </w:tcPr>
          <w:p w14:paraId="11B07B5A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2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14:paraId="3A78F8A6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n/a</w:t>
            </w:r>
          </w:p>
        </w:tc>
        <w:tc>
          <w:tcPr>
            <w:tcW w:w="851" w:type="dxa"/>
            <w:shd w:val="clear" w:color="auto" w:fill="auto"/>
          </w:tcPr>
          <w:p w14:paraId="4DE7C0AF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1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14:paraId="4ED7E53F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n/a</w:t>
            </w:r>
          </w:p>
        </w:tc>
        <w:tc>
          <w:tcPr>
            <w:tcW w:w="851" w:type="dxa"/>
            <w:shd w:val="clear" w:color="auto" w:fill="auto"/>
          </w:tcPr>
          <w:p w14:paraId="4B827C66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/>
                <w:sz w:val="22"/>
                <w:szCs w:val="22"/>
              </w:rPr>
              <w:t>10</w:t>
            </w:r>
          </w:p>
        </w:tc>
      </w:tr>
      <w:tr w:rsidR="00C27E36" w:rsidRPr="00601126" w14:paraId="0AFE6BCB" w14:textId="77777777" w:rsidTr="00C27E36">
        <w:tc>
          <w:tcPr>
            <w:tcW w:w="1282" w:type="dxa"/>
          </w:tcPr>
          <w:p w14:paraId="46DFBCEE" w14:textId="77777777" w:rsidR="00C27E36" w:rsidRPr="00601126" w:rsidRDefault="00C27E36" w:rsidP="00C27E36">
            <w:pPr>
              <w:jc w:val="both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Q3, n</w:t>
            </w:r>
          </w:p>
        </w:tc>
        <w:tc>
          <w:tcPr>
            <w:tcW w:w="840" w:type="dxa"/>
            <w:shd w:val="clear" w:color="auto" w:fill="auto"/>
          </w:tcPr>
          <w:p w14:paraId="105FC810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2</w:t>
            </w:r>
          </w:p>
        </w:tc>
        <w:tc>
          <w:tcPr>
            <w:tcW w:w="850" w:type="dxa"/>
            <w:shd w:val="clear" w:color="auto" w:fill="auto"/>
          </w:tcPr>
          <w:p w14:paraId="458AB9DF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2</w:t>
            </w:r>
          </w:p>
        </w:tc>
        <w:tc>
          <w:tcPr>
            <w:tcW w:w="851" w:type="dxa"/>
            <w:shd w:val="clear" w:color="auto" w:fill="auto"/>
          </w:tcPr>
          <w:p w14:paraId="7609725B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2</w:t>
            </w:r>
          </w:p>
        </w:tc>
        <w:tc>
          <w:tcPr>
            <w:tcW w:w="850" w:type="dxa"/>
            <w:shd w:val="clear" w:color="auto" w:fill="auto"/>
          </w:tcPr>
          <w:p w14:paraId="6374FECC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1</w:t>
            </w:r>
          </w:p>
        </w:tc>
        <w:tc>
          <w:tcPr>
            <w:tcW w:w="851" w:type="dxa"/>
            <w:shd w:val="clear" w:color="auto" w:fill="auto"/>
          </w:tcPr>
          <w:p w14:paraId="1A5FCE20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2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14:paraId="68735852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n/a</w:t>
            </w:r>
          </w:p>
        </w:tc>
        <w:tc>
          <w:tcPr>
            <w:tcW w:w="851" w:type="dxa"/>
            <w:shd w:val="clear" w:color="auto" w:fill="auto"/>
          </w:tcPr>
          <w:p w14:paraId="2C10328F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1</w:t>
            </w:r>
          </w:p>
        </w:tc>
        <w:tc>
          <w:tcPr>
            <w:tcW w:w="850" w:type="dxa"/>
            <w:shd w:val="clear" w:color="auto" w:fill="auto"/>
          </w:tcPr>
          <w:p w14:paraId="04705997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1</w:t>
            </w:r>
          </w:p>
        </w:tc>
        <w:tc>
          <w:tcPr>
            <w:tcW w:w="851" w:type="dxa"/>
            <w:shd w:val="clear" w:color="auto" w:fill="auto"/>
          </w:tcPr>
          <w:p w14:paraId="6529ADD3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/>
                <w:sz w:val="22"/>
                <w:szCs w:val="22"/>
              </w:rPr>
              <w:t>11</w:t>
            </w:r>
          </w:p>
        </w:tc>
      </w:tr>
      <w:tr w:rsidR="00C27E36" w:rsidRPr="00601126" w14:paraId="429A32CB" w14:textId="77777777" w:rsidTr="00C27E36">
        <w:tc>
          <w:tcPr>
            <w:tcW w:w="1282" w:type="dxa"/>
          </w:tcPr>
          <w:p w14:paraId="5D7A130D" w14:textId="77777777" w:rsidR="00C27E36" w:rsidRPr="00601126" w:rsidRDefault="00C27E36" w:rsidP="00C27E36">
            <w:pPr>
              <w:jc w:val="both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Q4, n</w:t>
            </w:r>
          </w:p>
        </w:tc>
        <w:tc>
          <w:tcPr>
            <w:tcW w:w="840" w:type="dxa"/>
            <w:shd w:val="clear" w:color="auto" w:fill="auto"/>
          </w:tcPr>
          <w:p w14:paraId="2F39BE6D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2</w:t>
            </w:r>
          </w:p>
        </w:tc>
        <w:tc>
          <w:tcPr>
            <w:tcW w:w="850" w:type="dxa"/>
            <w:shd w:val="clear" w:color="auto" w:fill="auto"/>
          </w:tcPr>
          <w:p w14:paraId="554B3A3B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2</w:t>
            </w:r>
          </w:p>
        </w:tc>
        <w:tc>
          <w:tcPr>
            <w:tcW w:w="851" w:type="dxa"/>
            <w:shd w:val="clear" w:color="auto" w:fill="auto"/>
          </w:tcPr>
          <w:p w14:paraId="4205D315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2</w:t>
            </w:r>
          </w:p>
        </w:tc>
        <w:tc>
          <w:tcPr>
            <w:tcW w:w="850" w:type="dxa"/>
            <w:shd w:val="clear" w:color="auto" w:fill="auto"/>
          </w:tcPr>
          <w:p w14:paraId="747FAAD0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1</w:t>
            </w:r>
          </w:p>
        </w:tc>
        <w:tc>
          <w:tcPr>
            <w:tcW w:w="851" w:type="dxa"/>
            <w:shd w:val="clear" w:color="auto" w:fill="auto"/>
          </w:tcPr>
          <w:p w14:paraId="60C8D3C3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2</w:t>
            </w:r>
          </w:p>
        </w:tc>
        <w:tc>
          <w:tcPr>
            <w:tcW w:w="850" w:type="dxa"/>
            <w:shd w:val="clear" w:color="auto" w:fill="auto"/>
          </w:tcPr>
          <w:p w14:paraId="1370D6C1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1</w:t>
            </w:r>
          </w:p>
        </w:tc>
        <w:tc>
          <w:tcPr>
            <w:tcW w:w="851" w:type="dxa"/>
            <w:shd w:val="clear" w:color="auto" w:fill="auto"/>
          </w:tcPr>
          <w:p w14:paraId="6AEB67B4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1</w:t>
            </w:r>
          </w:p>
        </w:tc>
        <w:tc>
          <w:tcPr>
            <w:tcW w:w="850" w:type="dxa"/>
            <w:shd w:val="clear" w:color="auto" w:fill="auto"/>
          </w:tcPr>
          <w:p w14:paraId="63F64A11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1</w:t>
            </w:r>
          </w:p>
        </w:tc>
        <w:tc>
          <w:tcPr>
            <w:tcW w:w="851" w:type="dxa"/>
            <w:shd w:val="clear" w:color="auto" w:fill="auto"/>
          </w:tcPr>
          <w:p w14:paraId="7A845ABE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/>
                <w:sz w:val="22"/>
                <w:szCs w:val="22"/>
              </w:rPr>
              <w:t>12</w:t>
            </w:r>
          </w:p>
        </w:tc>
      </w:tr>
      <w:tr w:rsidR="00C27E36" w:rsidRPr="00601126" w14:paraId="3C0315C7" w14:textId="77777777" w:rsidTr="00C27E36">
        <w:tc>
          <w:tcPr>
            <w:tcW w:w="1282" w:type="dxa"/>
          </w:tcPr>
          <w:p w14:paraId="309B74AE" w14:textId="77777777" w:rsidR="00C27E36" w:rsidRPr="00601126" w:rsidRDefault="00C27E36" w:rsidP="00C27E36">
            <w:pPr>
              <w:jc w:val="both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Q5, n</w:t>
            </w:r>
          </w:p>
        </w:tc>
        <w:tc>
          <w:tcPr>
            <w:tcW w:w="840" w:type="dxa"/>
            <w:shd w:val="clear" w:color="auto" w:fill="auto"/>
          </w:tcPr>
          <w:p w14:paraId="56D8165E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1</w:t>
            </w:r>
          </w:p>
        </w:tc>
        <w:tc>
          <w:tcPr>
            <w:tcW w:w="850" w:type="dxa"/>
            <w:shd w:val="clear" w:color="auto" w:fill="auto"/>
          </w:tcPr>
          <w:p w14:paraId="3ADF0837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2</w:t>
            </w:r>
          </w:p>
        </w:tc>
        <w:tc>
          <w:tcPr>
            <w:tcW w:w="851" w:type="dxa"/>
            <w:shd w:val="clear" w:color="auto" w:fill="auto"/>
          </w:tcPr>
          <w:p w14:paraId="194AE752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1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14:paraId="6998F740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n/a</w:t>
            </w:r>
          </w:p>
        </w:tc>
        <w:tc>
          <w:tcPr>
            <w:tcW w:w="851" w:type="dxa"/>
            <w:shd w:val="clear" w:color="auto" w:fill="auto"/>
          </w:tcPr>
          <w:p w14:paraId="2C523083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1</w:t>
            </w:r>
          </w:p>
        </w:tc>
        <w:tc>
          <w:tcPr>
            <w:tcW w:w="850" w:type="dxa"/>
            <w:shd w:val="clear" w:color="auto" w:fill="auto"/>
          </w:tcPr>
          <w:p w14:paraId="681BD865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1</w:t>
            </w:r>
          </w:p>
        </w:tc>
        <w:tc>
          <w:tcPr>
            <w:tcW w:w="851" w:type="dxa"/>
            <w:shd w:val="clear" w:color="auto" w:fill="auto"/>
          </w:tcPr>
          <w:p w14:paraId="0F498D7C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1</w:t>
            </w:r>
          </w:p>
        </w:tc>
        <w:tc>
          <w:tcPr>
            <w:tcW w:w="850" w:type="dxa"/>
            <w:shd w:val="clear" w:color="auto" w:fill="auto"/>
          </w:tcPr>
          <w:p w14:paraId="13C58C04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1</w:t>
            </w:r>
          </w:p>
        </w:tc>
        <w:tc>
          <w:tcPr>
            <w:tcW w:w="851" w:type="dxa"/>
            <w:shd w:val="clear" w:color="auto" w:fill="auto"/>
          </w:tcPr>
          <w:p w14:paraId="1C993140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/>
                <w:sz w:val="22"/>
                <w:szCs w:val="22"/>
              </w:rPr>
              <w:t>8</w:t>
            </w:r>
          </w:p>
        </w:tc>
      </w:tr>
      <w:tr w:rsidR="00C27E36" w:rsidRPr="00601126" w14:paraId="6207ACFC" w14:textId="77777777" w:rsidTr="00C27E36">
        <w:tc>
          <w:tcPr>
            <w:tcW w:w="1282" w:type="dxa"/>
            <w:shd w:val="clear" w:color="auto" w:fill="D0CECE" w:themeFill="background2" w:themeFillShade="E6"/>
          </w:tcPr>
          <w:p w14:paraId="5D674F9A" w14:textId="77777777" w:rsidR="00C27E36" w:rsidRPr="00601126" w:rsidRDefault="00C27E36" w:rsidP="00C27E36">
            <w:pPr>
              <w:jc w:val="both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State SA2s, n</w:t>
            </w:r>
          </w:p>
        </w:tc>
        <w:tc>
          <w:tcPr>
            <w:tcW w:w="840" w:type="dxa"/>
            <w:shd w:val="clear" w:color="auto" w:fill="D0CECE" w:themeFill="background2" w:themeFillShade="E6"/>
          </w:tcPr>
          <w:p w14:paraId="5F65BEC1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9</w:t>
            </w:r>
          </w:p>
        </w:tc>
        <w:tc>
          <w:tcPr>
            <w:tcW w:w="850" w:type="dxa"/>
            <w:shd w:val="clear" w:color="auto" w:fill="D0CECE" w:themeFill="background2" w:themeFillShade="E6"/>
          </w:tcPr>
          <w:p w14:paraId="5D53DCF6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10</w:t>
            </w:r>
          </w:p>
        </w:tc>
        <w:tc>
          <w:tcPr>
            <w:tcW w:w="851" w:type="dxa"/>
            <w:shd w:val="clear" w:color="auto" w:fill="D0CECE" w:themeFill="background2" w:themeFillShade="E6"/>
          </w:tcPr>
          <w:p w14:paraId="7550A3F4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9</w:t>
            </w:r>
          </w:p>
        </w:tc>
        <w:tc>
          <w:tcPr>
            <w:tcW w:w="850" w:type="dxa"/>
            <w:shd w:val="clear" w:color="auto" w:fill="D0CECE" w:themeFill="background2" w:themeFillShade="E6"/>
          </w:tcPr>
          <w:p w14:paraId="31AEB8A2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D0CECE" w:themeFill="background2" w:themeFillShade="E6"/>
          </w:tcPr>
          <w:p w14:paraId="16EDF566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9</w:t>
            </w:r>
          </w:p>
        </w:tc>
        <w:tc>
          <w:tcPr>
            <w:tcW w:w="850" w:type="dxa"/>
            <w:shd w:val="clear" w:color="auto" w:fill="D0CECE" w:themeFill="background2" w:themeFillShade="E6"/>
          </w:tcPr>
          <w:p w14:paraId="41EBF5AA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2</w:t>
            </w:r>
          </w:p>
        </w:tc>
        <w:tc>
          <w:tcPr>
            <w:tcW w:w="851" w:type="dxa"/>
            <w:shd w:val="clear" w:color="auto" w:fill="D0CECE" w:themeFill="background2" w:themeFillShade="E6"/>
          </w:tcPr>
          <w:p w14:paraId="143C49A9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5</w:t>
            </w:r>
          </w:p>
        </w:tc>
        <w:tc>
          <w:tcPr>
            <w:tcW w:w="850" w:type="dxa"/>
            <w:shd w:val="clear" w:color="auto" w:fill="D0CECE" w:themeFill="background2" w:themeFillShade="E6"/>
          </w:tcPr>
          <w:p w14:paraId="67E29622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3</w:t>
            </w:r>
          </w:p>
        </w:tc>
        <w:tc>
          <w:tcPr>
            <w:tcW w:w="851" w:type="dxa"/>
            <w:shd w:val="clear" w:color="auto" w:fill="D0CECE" w:themeFill="background2" w:themeFillShade="E6"/>
          </w:tcPr>
          <w:p w14:paraId="7AA689F6" w14:textId="77777777" w:rsidR="00C27E36" w:rsidRPr="00601126" w:rsidRDefault="00C27E36" w:rsidP="00C27E36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bCs/>
                <w:i/>
                <w:sz w:val="22"/>
                <w:szCs w:val="22"/>
              </w:rPr>
              <w:t>5</w:t>
            </w:r>
            <w:r>
              <w:rPr>
                <w:rFonts w:ascii="Times New Roman" w:hAnsi="Times New Roman" w:cs="Times New Roman"/>
                <w:b/>
                <w:bCs/>
                <w:i/>
                <w:sz w:val="22"/>
                <w:szCs w:val="22"/>
              </w:rPr>
              <w:t>2</w:t>
            </w:r>
          </w:p>
        </w:tc>
      </w:tr>
    </w:tbl>
    <w:p w14:paraId="29F3E8E7" w14:textId="4F78C51F" w:rsidR="006E2C55" w:rsidRPr="006E2C55" w:rsidRDefault="006E2C55" w:rsidP="006E2C55">
      <w:pPr>
        <w:jc w:val="both"/>
        <w:rPr>
          <w:rFonts w:ascii="Times New Roman" w:hAnsi="Times New Roman" w:cs="Times New Roman"/>
          <w:i/>
          <w:sz w:val="20"/>
          <w:szCs w:val="20"/>
        </w:rPr>
      </w:pPr>
      <w:r w:rsidRPr="006E2C55">
        <w:rPr>
          <w:rFonts w:ascii="Times New Roman" w:hAnsi="Times New Roman" w:cs="Times New Roman"/>
          <w:i/>
          <w:sz w:val="20"/>
          <w:szCs w:val="20"/>
        </w:rPr>
        <w:t>*IRSD: Index of Relative Socio-economic Disadvantage; Q1: most disadvantaged, Q5: least disadvantaged (1)</w:t>
      </w:r>
    </w:p>
    <w:p w14:paraId="692FD8B7" w14:textId="77777777" w:rsidR="00053232" w:rsidRDefault="00053232" w:rsidP="006E2C55">
      <w:pPr>
        <w:jc w:val="both"/>
        <w:rPr>
          <w:rFonts w:ascii="Times New Roman" w:hAnsi="Times New Roman" w:cs="Times New Roman"/>
          <w:i/>
          <w:sz w:val="20"/>
          <w:szCs w:val="20"/>
          <w:vertAlign w:val="superscript"/>
        </w:rPr>
      </w:pPr>
    </w:p>
    <w:p w14:paraId="388101D1" w14:textId="77777777" w:rsidR="006C5C44" w:rsidRDefault="006C5C44" w:rsidP="001A37AA">
      <w:pPr>
        <w:jc w:val="both"/>
        <w:rPr>
          <w:rFonts w:ascii="Times New Roman" w:hAnsi="Times New Roman" w:cs="Times New Roman"/>
          <w:b/>
        </w:rPr>
      </w:pPr>
    </w:p>
    <w:p w14:paraId="5FE6F82C" w14:textId="2512DD7C" w:rsidR="006C5C44" w:rsidRDefault="001A37AA" w:rsidP="001A37AA">
      <w:pPr>
        <w:jc w:val="both"/>
        <w:rPr>
          <w:rFonts w:ascii="Times New Roman" w:hAnsi="Times New Roman" w:cs="Times New Roman"/>
          <w:b/>
          <w:bCs/>
          <w:iCs/>
        </w:rPr>
      </w:pPr>
      <w:r w:rsidRPr="00E24EB3">
        <w:rPr>
          <w:rFonts w:ascii="Times New Roman" w:hAnsi="Times New Roman" w:cs="Times New Roman"/>
          <w:b/>
        </w:rPr>
        <w:t xml:space="preserve">Table </w:t>
      </w:r>
      <w:r>
        <w:rPr>
          <w:rFonts w:ascii="Times New Roman" w:hAnsi="Times New Roman" w:cs="Times New Roman"/>
          <w:b/>
        </w:rPr>
        <w:t>S3</w:t>
      </w:r>
      <w:r w:rsidR="004D215E">
        <w:rPr>
          <w:rFonts w:ascii="Times New Roman" w:hAnsi="Times New Roman" w:cs="Times New Roman"/>
          <w:b/>
        </w:rPr>
        <w:t>-</w:t>
      </w:r>
      <w:r w:rsidR="00D85467">
        <w:rPr>
          <w:rFonts w:ascii="Times New Roman" w:hAnsi="Times New Roman" w:cs="Times New Roman"/>
          <w:b/>
        </w:rPr>
        <w:t>b</w:t>
      </w:r>
      <w:r w:rsidRPr="00E24EB3">
        <w:rPr>
          <w:rFonts w:ascii="Times New Roman" w:hAnsi="Times New Roman" w:cs="Times New Roman"/>
          <w:b/>
        </w:rPr>
        <w:t xml:space="preserve">: </w:t>
      </w:r>
      <w:r w:rsidRPr="007E2FFF">
        <w:rPr>
          <w:rFonts w:ascii="Times New Roman" w:hAnsi="Times New Roman" w:cs="Times New Roman"/>
          <w:b/>
          <w:bCs/>
          <w:iCs/>
        </w:rPr>
        <w:t>Sampled</w:t>
      </w:r>
      <w:r>
        <w:rPr>
          <w:rFonts w:ascii="Times New Roman" w:hAnsi="Times New Roman" w:cs="Times New Roman"/>
          <w:b/>
          <w:bCs/>
          <w:iCs/>
        </w:rPr>
        <w:t xml:space="preserve"> and missing</w:t>
      </w:r>
      <w:r w:rsidRPr="007E2FFF">
        <w:rPr>
          <w:rFonts w:ascii="Times New Roman" w:hAnsi="Times New Roman" w:cs="Times New Roman"/>
          <w:b/>
          <w:bCs/>
          <w:iCs/>
        </w:rPr>
        <w:t xml:space="preserve"> SA2s</w:t>
      </w:r>
      <w:r>
        <w:rPr>
          <w:rFonts w:ascii="Times New Roman" w:hAnsi="Times New Roman" w:cs="Times New Roman"/>
          <w:b/>
          <w:bCs/>
          <w:iCs/>
        </w:rPr>
        <w:t xml:space="preserve"> across two </w:t>
      </w:r>
      <w:proofErr w:type="gramStart"/>
      <w:r w:rsidR="007B56BE">
        <w:rPr>
          <w:rFonts w:ascii="Times New Roman" w:hAnsi="Times New Roman" w:cs="Times New Roman"/>
          <w:b/>
          <w:bCs/>
          <w:iCs/>
        </w:rPr>
        <w:t>ARIA</w:t>
      </w:r>
      <w:proofErr w:type="gramEnd"/>
      <w:r w:rsidR="0099137E" w:rsidRPr="0099137E">
        <w:rPr>
          <w:rFonts w:ascii="Times New Roman" w:hAnsi="Times New Roman" w:cs="Times New Roman"/>
          <w:b/>
          <w:bCs/>
          <w:iCs/>
          <w:vertAlign w:val="superscript"/>
        </w:rPr>
        <w:t>+</w:t>
      </w:r>
      <w:r w:rsidR="007F5EA2">
        <w:rPr>
          <w:rFonts w:ascii="Times New Roman" w:hAnsi="Times New Roman" w:cs="Times New Roman"/>
          <w:b/>
          <w:bCs/>
          <w:iCs/>
          <w:vertAlign w:val="superscript"/>
        </w:rPr>
        <w:t>§</w:t>
      </w:r>
      <w:r w:rsidR="007B56BE">
        <w:rPr>
          <w:rFonts w:ascii="Times New Roman" w:hAnsi="Times New Roman" w:cs="Times New Roman"/>
          <w:b/>
          <w:bCs/>
          <w:iCs/>
        </w:rPr>
        <w:t xml:space="preserve"> </w:t>
      </w:r>
      <w:r>
        <w:rPr>
          <w:rFonts w:ascii="Times New Roman" w:hAnsi="Times New Roman" w:cs="Times New Roman"/>
          <w:b/>
          <w:bCs/>
          <w:iCs/>
        </w:rPr>
        <w:t>categories of remoteness</w:t>
      </w:r>
      <w:r w:rsidR="005911CD">
        <w:rPr>
          <w:rFonts w:ascii="Times New Roman" w:hAnsi="Times New Roman" w:cs="Times New Roman"/>
          <w:b/>
          <w:bCs/>
          <w:iCs/>
        </w:rPr>
        <w:t xml:space="preserve"> and Australian States and Territories</w:t>
      </w:r>
    </w:p>
    <w:tbl>
      <w:tblPr>
        <w:tblStyle w:val="TableGrid"/>
        <w:tblpPr w:leftFromText="180" w:rightFromText="180" w:vertAnchor="text" w:horzAnchor="margin" w:tblpY="231"/>
        <w:tblW w:w="8926" w:type="dxa"/>
        <w:tblLayout w:type="fixed"/>
        <w:tblLook w:val="04A0" w:firstRow="1" w:lastRow="0" w:firstColumn="1" w:lastColumn="0" w:noHBand="0" w:noVBand="1"/>
      </w:tblPr>
      <w:tblGrid>
        <w:gridCol w:w="1282"/>
        <w:gridCol w:w="840"/>
        <w:gridCol w:w="850"/>
        <w:gridCol w:w="851"/>
        <w:gridCol w:w="850"/>
        <w:gridCol w:w="851"/>
        <w:gridCol w:w="850"/>
        <w:gridCol w:w="851"/>
        <w:gridCol w:w="850"/>
        <w:gridCol w:w="851"/>
      </w:tblGrid>
      <w:tr w:rsidR="004D215E" w:rsidRPr="00601126" w14:paraId="4D5D3AEE" w14:textId="77777777" w:rsidTr="004D215E">
        <w:tc>
          <w:tcPr>
            <w:tcW w:w="1282" w:type="dxa"/>
            <w:shd w:val="clear" w:color="auto" w:fill="D0CECE" w:themeFill="background2" w:themeFillShade="E6"/>
          </w:tcPr>
          <w:p w14:paraId="685D9AE5" w14:textId="77777777" w:rsidR="004D215E" w:rsidRPr="00601126" w:rsidRDefault="004D215E" w:rsidP="004D215E">
            <w:pPr>
              <w:jc w:val="both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</w:p>
        </w:tc>
        <w:tc>
          <w:tcPr>
            <w:tcW w:w="840" w:type="dxa"/>
            <w:shd w:val="clear" w:color="auto" w:fill="D0CECE" w:themeFill="background2" w:themeFillShade="E6"/>
          </w:tcPr>
          <w:p w14:paraId="6A0C37B4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0657CA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NSW</w:t>
            </w:r>
          </w:p>
        </w:tc>
        <w:tc>
          <w:tcPr>
            <w:tcW w:w="850" w:type="dxa"/>
            <w:shd w:val="clear" w:color="auto" w:fill="D0CECE" w:themeFill="background2" w:themeFillShade="E6"/>
          </w:tcPr>
          <w:p w14:paraId="71C1DF89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0657CA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Vic</w:t>
            </w:r>
          </w:p>
        </w:tc>
        <w:tc>
          <w:tcPr>
            <w:tcW w:w="851" w:type="dxa"/>
            <w:shd w:val="clear" w:color="auto" w:fill="D0CECE" w:themeFill="background2" w:themeFillShade="E6"/>
          </w:tcPr>
          <w:p w14:paraId="35A9813B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0657CA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Qld</w:t>
            </w:r>
          </w:p>
        </w:tc>
        <w:tc>
          <w:tcPr>
            <w:tcW w:w="850" w:type="dxa"/>
            <w:shd w:val="clear" w:color="auto" w:fill="D0CECE" w:themeFill="background2" w:themeFillShade="E6"/>
          </w:tcPr>
          <w:p w14:paraId="42CF9504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0657CA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SA</w:t>
            </w:r>
          </w:p>
        </w:tc>
        <w:tc>
          <w:tcPr>
            <w:tcW w:w="851" w:type="dxa"/>
            <w:shd w:val="clear" w:color="auto" w:fill="D0CECE" w:themeFill="background2" w:themeFillShade="E6"/>
          </w:tcPr>
          <w:p w14:paraId="30949977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0657CA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WA</w:t>
            </w:r>
          </w:p>
        </w:tc>
        <w:tc>
          <w:tcPr>
            <w:tcW w:w="850" w:type="dxa"/>
            <w:shd w:val="clear" w:color="auto" w:fill="D0CECE" w:themeFill="background2" w:themeFillShade="E6"/>
          </w:tcPr>
          <w:p w14:paraId="4FD029FE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0657CA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ACT</w:t>
            </w:r>
          </w:p>
        </w:tc>
        <w:tc>
          <w:tcPr>
            <w:tcW w:w="851" w:type="dxa"/>
            <w:shd w:val="clear" w:color="auto" w:fill="D0CECE" w:themeFill="background2" w:themeFillShade="E6"/>
          </w:tcPr>
          <w:p w14:paraId="7FE7E536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0657CA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Tas</w:t>
            </w:r>
          </w:p>
        </w:tc>
        <w:tc>
          <w:tcPr>
            <w:tcW w:w="850" w:type="dxa"/>
            <w:shd w:val="clear" w:color="auto" w:fill="D0CECE" w:themeFill="background2" w:themeFillShade="E6"/>
          </w:tcPr>
          <w:p w14:paraId="7E51570D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0657CA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NT</w:t>
            </w:r>
          </w:p>
        </w:tc>
        <w:tc>
          <w:tcPr>
            <w:tcW w:w="851" w:type="dxa"/>
            <w:shd w:val="clear" w:color="auto" w:fill="D0CECE" w:themeFill="background2" w:themeFillShade="E6"/>
          </w:tcPr>
          <w:p w14:paraId="11859978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bCs/>
                <w:i/>
                <w:sz w:val="22"/>
                <w:szCs w:val="22"/>
              </w:rPr>
              <w:t>Total, n</w:t>
            </w:r>
          </w:p>
        </w:tc>
      </w:tr>
      <w:tr w:rsidR="004D215E" w:rsidRPr="00601126" w14:paraId="04AEB641" w14:textId="77777777" w:rsidTr="004D215E">
        <w:tc>
          <w:tcPr>
            <w:tcW w:w="1282" w:type="dxa"/>
          </w:tcPr>
          <w:p w14:paraId="0CAA87FE" w14:textId="77777777" w:rsidR="004D215E" w:rsidRPr="00601126" w:rsidRDefault="004D215E" w:rsidP="004D215E">
            <w:pPr>
              <w:jc w:val="both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Major cities, n</w:t>
            </w:r>
          </w:p>
        </w:tc>
        <w:tc>
          <w:tcPr>
            <w:tcW w:w="840" w:type="dxa"/>
          </w:tcPr>
          <w:p w14:paraId="052FD25A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5</w:t>
            </w:r>
          </w:p>
        </w:tc>
        <w:tc>
          <w:tcPr>
            <w:tcW w:w="850" w:type="dxa"/>
          </w:tcPr>
          <w:p w14:paraId="16A56738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5</w:t>
            </w:r>
          </w:p>
        </w:tc>
        <w:tc>
          <w:tcPr>
            <w:tcW w:w="851" w:type="dxa"/>
          </w:tcPr>
          <w:p w14:paraId="62757C60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5</w:t>
            </w:r>
          </w:p>
        </w:tc>
        <w:tc>
          <w:tcPr>
            <w:tcW w:w="850" w:type="dxa"/>
          </w:tcPr>
          <w:p w14:paraId="50314F15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3</w:t>
            </w:r>
          </w:p>
        </w:tc>
        <w:tc>
          <w:tcPr>
            <w:tcW w:w="851" w:type="dxa"/>
          </w:tcPr>
          <w:p w14:paraId="0EB3BB2A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5</w:t>
            </w:r>
          </w:p>
        </w:tc>
        <w:tc>
          <w:tcPr>
            <w:tcW w:w="850" w:type="dxa"/>
          </w:tcPr>
          <w:p w14:paraId="201FE844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2</w:t>
            </w:r>
          </w:p>
        </w:tc>
        <w:tc>
          <w:tcPr>
            <w:tcW w:w="851" w:type="dxa"/>
          </w:tcPr>
          <w:p w14:paraId="031E406A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1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14:paraId="3A99CF77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n/a</w:t>
            </w:r>
          </w:p>
        </w:tc>
        <w:tc>
          <w:tcPr>
            <w:tcW w:w="851" w:type="dxa"/>
          </w:tcPr>
          <w:p w14:paraId="39B8E179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/>
                <w:sz w:val="22"/>
                <w:szCs w:val="22"/>
              </w:rPr>
              <w:t>26</w:t>
            </w:r>
          </w:p>
        </w:tc>
      </w:tr>
      <w:tr w:rsidR="004D215E" w:rsidRPr="00601126" w14:paraId="2950B70D" w14:textId="77777777" w:rsidTr="004D215E">
        <w:tc>
          <w:tcPr>
            <w:tcW w:w="1282" w:type="dxa"/>
          </w:tcPr>
          <w:p w14:paraId="3D92802E" w14:textId="77777777" w:rsidR="004D215E" w:rsidRPr="00601126" w:rsidRDefault="004D215E" w:rsidP="004D215E">
            <w:pPr>
              <w:jc w:val="both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Inner regional areas, n</w:t>
            </w:r>
          </w:p>
        </w:tc>
        <w:tc>
          <w:tcPr>
            <w:tcW w:w="840" w:type="dxa"/>
          </w:tcPr>
          <w:p w14:paraId="384C30C4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 xml:space="preserve">4 </w:t>
            </w:r>
          </w:p>
        </w:tc>
        <w:tc>
          <w:tcPr>
            <w:tcW w:w="850" w:type="dxa"/>
          </w:tcPr>
          <w:p w14:paraId="5DF790B0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5</w:t>
            </w:r>
          </w:p>
        </w:tc>
        <w:tc>
          <w:tcPr>
            <w:tcW w:w="851" w:type="dxa"/>
          </w:tcPr>
          <w:p w14:paraId="7D76A6B2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 xml:space="preserve">4 </w:t>
            </w:r>
          </w:p>
        </w:tc>
        <w:tc>
          <w:tcPr>
            <w:tcW w:w="850" w:type="dxa"/>
          </w:tcPr>
          <w:p w14:paraId="4BE5F70B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2</w:t>
            </w:r>
          </w:p>
        </w:tc>
        <w:tc>
          <w:tcPr>
            <w:tcW w:w="851" w:type="dxa"/>
          </w:tcPr>
          <w:p w14:paraId="50434EEA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4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14:paraId="413752C1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n/a</w:t>
            </w:r>
          </w:p>
        </w:tc>
        <w:tc>
          <w:tcPr>
            <w:tcW w:w="851" w:type="dxa"/>
          </w:tcPr>
          <w:p w14:paraId="026E9799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4</w:t>
            </w:r>
          </w:p>
        </w:tc>
        <w:tc>
          <w:tcPr>
            <w:tcW w:w="850" w:type="dxa"/>
          </w:tcPr>
          <w:p w14:paraId="67BA881E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Cs/>
                <w:sz w:val="22"/>
                <w:szCs w:val="22"/>
              </w:rPr>
              <w:t>3</w:t>
            </w:r>
          </w:p>
        </w:tc>
        <w:tc>
          <w:tcPr>
            <w:tcW w:w="851" w:type="dxa"/>
          </w:tcPr>
          <w:p w14:paraId="7A04E84C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i/>
                <w:sz w:val="22"/>
                <w:szCs w:val="22"/>
              </w:rPr>
              <w:t>26</w:t>
            </w:r>
          </w:p>
        </w:tc>
      </w:tr>
      <w:tr w:rsidR="004D215E" w:rsidRPr="00601126" w14:paraId="51D076E1" w14:textId="77777777" w:rsidTr="004D215E">
        <w:tc>
          <w:tcPr>
            <w:tcW w:w="1282" w:type="dxa"/>
            <w:shd w:val="clear" w:color="auto" w:fill="BFBFBF" w:themeFill="background1" w:themeFillShade="BF"/>
          </w:tcPr>
          <w:p w14:paraId="188B48EA" w14:textId="77777777" w:rsidR="004D215E" w:rsidRPr="00601126" w:rsidRDefault="004D215E" w:rsidP="004D215E">
            <w:pPr>
              <w:jc w:val="both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State SA2s, n</w:t>
            </w:r>
          </w:p>
        </w:tc>
        <w:tc>
          <w:tcPr>
            <w:tcW w:w="840" w:type="dxa"/>
            <w:shd w:val="clear" w:color="auto" w:fill="BFBFBF" w:themeFill="background1" w:themeFillShade="BF"/>
          </w:tcPr>
          <w:p w14:paraId="3278EEA8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9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14:paraId="64687EF7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10</w:t>
            </w:r>
          </w:p>
        </w:tc>
        <w:tc>
          <w:tcPr>
            <w:tcW w:w="851" w:type="dxa"/>
            <w:shd w:val="clear" w:color="auto" w:fill="BFBFBF" w:themeFill="background1" w:themeFillShade="BF"/>
          </w:tcPr>
          <w:p w14:paraId="17DBC511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9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14:paraId="6523CFE6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5</w:t>
            </w:r>
          </w:p>
        </w:tc>
        <w:tc>
          <w:tcPr>
            <w:tcW w:w="851" w:type="dxa"/>
            <w:shd w:val="clear" w:color="auto" w:fill="BFBFBF" w:themeFill="background1" w:themeFillShade="BF"/>
          </w:tcPr>
          <w:p w14:paraId="29EBA9A2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9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14:paraId="50D78816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2</w:t>
            </w:r>
          </w:p>
        </w:tc>
        <w:tc>
          <w:tcPr>
            <w:tcW w:w="851" w:type="dxa"/>
            <w:shd w:val="clear" w:color="auto" w:fill="BFBFBF" w:themeFill="background1" w:themeFillShade="BF"/>
          </w:tcPr>
          <w:p w14:paraId="778CA4D5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5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14:paraId="699C6E58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bCs/>
                <w:iCs/>
                <w:sz w:val="22"/>
                <w:szCs w:val="22"/>
              </w:rPr>
              <w:t>3</w:t>
            </w:r>
          </w:p>
        </w:tc>
        <w:tc>
          <w:tcPr>
            <w:tcW w:w="851" w:type="dxa"/>
            <w:shd w:val="clear" w:color="auto" w:fill="BFBFBF" w:themeFill="background1" w:themeFillShade="BF"/>
          </w:tcPr>
          <w:p w14:paraId="3142269F" w14:textId="77777777" w:rsidR="004D215E" w:rsidRPr="00601126" w:rsidRDefault="004D215E" w:rsidP="004D215E">
            <w:pPr>
              <w:jc w:val="center"/>
              <w:rPr>
                <w:rFonts w:ascii="Times New Roman" w:hAnsi="Times New Roman" w:cs="Times New Roman"/>
                <w:b/>
                <w:bCs/>
                <w:i/>
                <w:sz w:val="22"/>
                <w:szCs w:val="22"/>
              </w:rPr>
            </w:pPr>
            <w:r w:rsidRPr="00601126">
              <w:rPr>
                <w:rFonts w:ascii="Times New Roman" w:hAnsi="Times New Roman" w:cs="Times New Roman"/>
                <w:b/>
                <w:bCs/>
                <w:i/>
                <w:sz w:val="22"/>
                <w:szCs w:val="22"/>
              </w:rPr>
              <w:t>5</w:t>
            </w:r>
            <w:r>
              <w:rPr>
                <w:rFonts w:ascii="Times New Roman" w:hAnsi="Times New Roman" w:cs="Times New Roman"/>
                <w:b/>
                <w:bCs/>
                <w:i/>
                <w:sz w:val="22"/>
                <w:szCs w:val="22"/>
              </w:rPr>
              <w:t>2</w:t>
            </w:r>
          </w:p>
        </w:tc>
      </w:tr>
    </w:tbl>
    <w:p w14:paraId="5BEF2D2D" w14:textId="77777777" w:rsidR="004D215E" w:rsidRDefault="004D215E" w:rsidP="006E2C55">
      <w:pPr>
        <w:jc w:val="both"/>
        <w:rPr>
          <w:rFonts w:ascii="Times New Roman" w:hAnsi="Times New Roman" w:cs="Times New Roman"/>
          <w:i/>
          <w:sz w:val="20"/>
          <w:szCs w:val="20"/>
          <w:vertAlign w:val="superscript"/>
        </w:rPr>
      </w:pPr>
    </w:p>
    <w:p w14:paraId="05D9810F" w14:textId="4A7676C9" w:rsidR="006E2C55" w:rsidRDefault="007F5EA2" w:rsidP="006E2C55">
      <w:pPr>
        <w:jc w:val="both"/>
        <w:rPr>
          <w:rFonts w:ascii="Times New Roman" w:hAnsi="Times New Roman" w:cs="Times New Roman"/>
          <w:i/>
          <w:sz w:val="20"/>
          <w:szCs w:val="20"/>
        </w:rPr>
      </w:pPr>
      <w:r>
        <w:rPr>
          <w:rFonts w:ascii="Times New Roman" w:hAnsi="Times New Roman" w:cs="Times New Roman"/>
          <w:b/>
          <w:bCs/>
          <w:iCs/>
          <w:vertAlign w:val="superscript"/>
        </w:rPr>
        <w:t>§</w:t>
      </w:r>
      <w:r w:rsidR="006E2C55" w:rsidRPr="006E2C55">
        <w:rPr>
          <w:rFonts w:ascii="Times New Roman" w:hAnsi="Times New Roman" w:cs="Times New Roman"/>
          <w:i/>
          <w:sz w:val="20"/>
          <w:szCs w:val="20"/>
        </w:rPr>
        <w:t>ARIA</w:t>
      </w:r>
      <w:r w:rsidR="0099137E" w:rsidRPr="0099137E">
        <w:rPr>
          <w:rFonts w:ascii="Times New Roman" w:hAnsi="Times New Roman" w:cs="Times New Roman"/>
          <w:i/>
          <w:sz w:val="20"/>
          <w:szCs w:val="20"/>
          <w:vertAlign w:val="superscript"/>
        </w:rPr>
        <w:t>+</w:t>
      </w:r>
      <w:r w:rsidR="006E2C55" w:rsidRPr="006E2C55">
        <w:rPr>
          <w:rFonts w:ascii="Times New Roman" w:hAnsi="Times New Roman" w:cs="Times New Roman"/>
          <w:i/>
          <w:sz w:val="20"/>
          <w:szCs w:val="20"/>
        </w:rPr>
        <w:t xml:space="preserve">: Accessibility/Remoteness Index of Australia; </w:t>
      </w:r>
      <w:r w:rsidR="002206C5" w:rsidRPr="006E2C55">
        <w:rPr>
          <w:rFonts w:ascii="Times New Roman" w:hAnsi="Times New Roman" w:cs="Times New Roman"/>
          <w:i/>
          <w:sz w:val="20"/>
          <w:szCs w:val="20"/>
        </w:rPr>
        <w:t>ARIA</w:t>
      </w:r>
      <w:r w:rsidRPr="0099137E">
        <w:rPr>
          <w:rFonts w:ascii="Times New Roman" w:hAnsi="Times New Roman" w:cs="Times New Roman"/>
          <w:i/>
          <w:sz w:val="20"/>
          <w:szCs w:val="20"/>
          <w:vertAlign w:val="superscript"/>
        </w:rPr>
        <w:t>+</w:t>
      </w:r>
      <w:r w:rsidR="002206C5" w:rsidRPr="006E2C55">
        <w:rPr>
          <w:rFonts w:ascii="Times New Roman" w:hAnsi="Times New Roman" w:cs="Times New Roman"/>
          <w:i/>
          <w:sz w:val="20"/>
          <w:szCs w:val="20"/>
        </w:rPr>
        <w:t xml:space="preserve"> 1</w:t>
      </w:r>
      <w:r w:rsidR="002206C5">
        <w:rPr>
          <w:rFonts w:ascii="Times New Roman" w:hAnsi="Times New Roman" w:cs="Times New Roman"/>
          <w:i/>
          <w:sz w:val="20"/>
          <w:szCs w:val="20"/>
        </w:rPr>
        <w:t>:</w:t>
      </w:r>
      <w:r w:rsidR="002206C5" w:rsidRPr="006E2C55">
        <w:rPr>
          <w:rFonts w:ascii="Times New Roman" w:hAnsi="Times New Roman" w:cs="Times New Roman"/>
          <w:i/>
          <w:sz w:val="20"/>
          <w:szCs w:val="20"/>
        </w:rPr>
        <w:t xml:space="preserve"> ‘Major cities’,</w:t>
      </w:r>
      <w:r w:rsidR="002206C5">
        <w:rPr>
          <w:rFonts w:ascii="Times New Roman" w:hAnsi="Times New Roman" w:cs="Times New Roman"/>
          <w:i/>
          <w:sz w:val="20"/>
          <w:szCs w:val="20"/>
        </w:rPr>
        <w:t xml:space="preserve"> ARIA</w:t>
      </w:r>
      <w:r w:rsidRPr="0099137E">
        <w:rPr>
          <w:rFonts w:ascii="Times New Roman" w:hAnsi="Times New Roman" w:cs="Times New Roman"/>
          <w:i/>
          <w:sz w:val="20"/>
          <w:szCs w:val="20"/>
          <w:vertAlign w:val="superscript"/>
        </w:rPr>
        <w:t>+</w:t>
      </w:r>
      <w:r w:rsidR="002206C5">
        <w:rPr>
          <w:rFonts w:ascii="Times New Roman" w:hAnsi="Times New Roman" w:cs="Times New Roman"/>
          <w:i/>
          <w:sz w:val="20"/>
          <w:szCs w:val="20"/>
        </w:rPr>
        <w:t xml:space="preserve"> 2:</w:t>
      </w:r>
      <w:r w:rsidR="002206C5" w:rsidRPr="006E2C55">
        <w:rPr>
          <w:rFonts w:ascii="Times New Roman" w:hAnsi="Times New Roman" w:cs="Times New Roman"/>
          <w:i/>
          <w:sz w:val="20"/>
          <w:szCs w:val="20"/>
        </w:rPr>
        <w:t xml:space="preserve"> ‘</w:t>
      </w:r>
      <w:r w:rsidR="002206C5">
        <w:rPr>
          <w:rFonts w:ascii="Times New Roman" w:hAnsi="Times New Roman" w:cs="Times New Roman"/>
          <w:i/>
          <w:sz w:val="20"/>
          <w:szCs w:val="20"/>
        </w:rPr>
        <w:t>Inner regional area</w:t>
      </w:r>
      <w:r w:rsidR="002206C5" w:rsidRPr="006E2C55">
        <w:rPr>
          <w:rFonts w:ascii="Times New Roman" w:hAnsi="Times New Roman" w:cs="Times New Roman"/>
          <w:i/>
          <w:sz w:val="20"/>
          <w:szCs w:val="20"/>
        </w:rPr>
        <w:t>s</w:t>
      </w:r>
      <w:r w:rsidR="002444E6">
        <w:rPr>
          <w:rFonts w:ascii="Times New Roman" w:hAnsi="Times New Roman" w:cs="Times New Roman"/>
          <w:i/>
          <w:sz w:val="20"/>
          <w:szCs w:val="20"/>
        </w:rPr>
        <w:t>.</w:t>
      </w:r>
      <w:r w:rsidR="002206C5" w:rsidRPr="006E2C55">
        <w:rPr>
          <w:rFonts w:ascii="Times New Roman" w:hAnsi="Times New Roman" w:cs="Times New Roman"/>
          <w:i/>
          <w:sz w:val="20"/>
          <w:szCs w:val="20"/>
        </w:rPr>
        <w:t>’</w:t>
      </w:r>
      <w:r w:rsidR="00823A20">
        <w:rPr>
          <w:rFonts w:ascii="Times New Roman" w:hAnsi="Times New Roman" w:cs="Times New Roman"/>
          <w:i/>
          <w:sz w:val="20"/>
          <w:szCs w:val="20"/>
        </w:rPr>
        <w:t xml:space="preserve"> Note: no </w:t>
      </w:r>
      <w:r w:rsidR="005931CC">
        <w:rPr>
          <w:rFonts w:ascii="Times New Roman" w:hAnsi="Times New Roman" w:cs="Times New Roman"/>
          <w:i/>
          <w:sz w:val="20"/>
          <w:szCs w:val="20"/>
        </w:rPr>
        <w:t>major supermarkets were identified in ARIA</w:t>
      </w:r>
      <w:r w:rsidRPr="0099137E">
        <w:rPr>
          <w:rFonts w:ascii="Times New Roman" w:hAnsi="Times New Roman" w:cs="Times New Roman"/>
          <w:i/>
          <w:sz w:val="20"/>
          <w:szCs w:val="20"/>
          <w:vertAlign w:val="superscript"/>
        </w:rPr>
        <w:t>+</w:t>
      </w:r>
      <w:r w:rsidR="005931CC">
        <w:rPr>
          <w:rFonts w:ascii="Times New Roman" w:hAnsi="Times New Roman" w:cs="Times New Roman"/>
          <w:i/>
          <w:sz w:val="20"/>
          <w:szCs w:val="20"/>
        </w:rPr>
        <w:t xml:space="preserve"> categories &gt;2</w:t>
      </w:r>
      <w:r w:rsidR="00823A20">
        <w:rPr>
          <w:rFonts w:ascii="Times New Roman" w:hAnsi="Times New Roman" w:cs="Times New Roman"/>
          <w:i/>
          <w:sz w:val="20"/>
          <w:szCs w:val="20"/>
        </w:rPr>
        <w:t xml:space="preserve"> </w:t>
      </w:r>
      <w:r w:rsidR="006E2C55" w:rsidRPr="006E2C55">
        <w:rPr>
          <w:rFonts w:ascii="Times New Roman" w:hAnsi="Times New Roman" w:cs="Times New Roman"/>
          <w:i/>
          <w:sz w:val="20"/>
          <w:szCs w:val="20"/>
        </w:rPr>
        <w:t>(2)</w:t>
      </w:r>
    </w:p>
    <w:p w14:paraId="11D6D588" w14:textId="77777777" w:rsidR="00053232" w:rsidRDefault="00053232" w:rsidP="006E2C55">
      <w:pPr>
        <w:jc w:val="both"/>
        <w:rPr>
          <w:rFonts w:ascii="Times New Roman" w:hAnsi="Times New Roman" w:cs="Times New Roman"/>
          <w:i/>
          <w:sz w:val="20"/>
          <w:szCs w:val="20"/>
        </w:rPr>
      </w:pPr>
    </w:p>
    <w:p w14:paraId="3E6F9FD7" w14:textId="77777777" w:rsidR="008F0C61" w:rsidRPr="006E2C55" w:rsidRDefault="008F0C61" w:rsidP="006E2C55">
      <w:pPr>
        <w:jc w:val="both"/>
        <w:rPr>
          <w:rFonts w:ascii="Times New Roman" w:hAnsi="Times New Roman" w:cs="Times New Roman"/>
          <w:i/>
          <w:sz w:val="20"/>
          <w:szCs w:val="20"/>
        </w:rPr>
      </w:pPr>
    </w:p>
    <w:p w14:paraId="2CA63520" w14:textId="77777777" w:rsidR="006E2C55" w:rsidRPr="00651334" w:rsidRDefault="006E2C55" w:rsidP="006E2C55">
      <w:pPr>
        <w:spacing w:after="160"/>
        <w:rPr>
          <w:rFonts w:ascii="Times New Roman" w:hAnsi="Times New Roman" w:cs="Times New Roman"/>
          <w:b/>
          <w:sz w:val="22"/>
          <w:szCs w:val="22"/>
        </w:rPr>
      </w:pPr>
      <w:r w:rsidRPr="00651334">
        <w:rPr>
          <w:rFonts w:ascii="Times New Roman" w:hAnsi="Times New Roman" w:cs="Times New Roman"/>
          <w:b/>
          <w:sz w:val="22"/>
          <w:szCs w:val="22"/>
        </w:rPr>
        <w:t>References:</w:t>
      </w:r>
    </w:p>
    <w:p w14:paraId="7823F903" w14:textId="042743CA" w:rsidR="006E2C55" w:rsidRPr="00651334" w:rsidRDefault="006E2C55" w:rsidP="006E2C55">
      <w:pPr>
        <w:pStyle w:val="EndNoteBibliography"/>
        <w:numPr>
          <w:ilvl w:val="0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651334">
        <w:rPr>
          <w:rFonts w:ascii="Times New Roman" w:hAnsi="Times New Roman" w:cs="Times New Roman"/>
          <w:sz w:val="22"/>
          <w:szCs w:val="22"/>
        </w:rPr>
        <w:t xml:space="preserve">Census of Population and Housing: Socio-Economic Indexes for Areas (SEIFA), Australia, 2016. IRSD (updated 27/03/18, accessed 20/08/20). Available from: </w:t>
      </w:r>
      <w:hyperlink r:id="rId23" w:history="1">
        <w:r w:rsidRPr="00651334">
          <w:rPr>
            <w:rStyle w:val="Hyperlink"/>
            <w:rFonts w:ascii="Times New Roman" w:hAnsi="Times New Roman" w:cs="Times New Roman"/>
            <w:sz w:val="22"/>
            <w:szCs w:val="22"/>
          </w:rPr>
          <w:t>https://www.abs.gov.au/ausstats/abs@.nsf/Lookup/by%20Subject/2033.0.55.001~2016~Main%20Features~IRSD~19</w:t>
        </w:r>
      </w:hyperlink>
      <w:r w:rsidRPr="00651334">
        <w:rPr>
          <w:rFonts w:ascii="Times New Roman" w:hAnsi="Times New Roman" w:cs="Times New Roman"/>
          <w:sz w:val="22"/>
          <w:szCs w:val="22"/>
        </w:rPr>
        <w:t xml:space="preserve">  </w:t>
      </w:r>
    </w:p>
    <w:p w14:paraId="229053C9" w14:textId="49D1AF1F" w:rsidR="006E2C55" w:rsidRPr="00651334" w:rsidRDefault="006E2C55" w:rsidP="006E2C55">
      <w:pPr>
        <w:pStyle w:val="ListParagraph"/>
        <w:numPr>
          <w:ilvl w:val="0"/>
          <w:numId w:val="2"/>
        </w:numPr>
        <w:spacing w:after="160"/>
        <w:rPr>
          <w:rFonts w:ascii="Times New Roman" w:hAnsi="Times New Roman" w:cs="Times New Roman"/>
          <w:bCs/>
          <w:sz w:val="22"/>
          <w:szCs w:val="22"/>
        </w:rPr>
      </w:pPr>
      <w:r w:rsidRPr="00651334">
        <w:rPr>
          <w:rFonts w:ascii="Times New Roman" w:hAnsi="Times New Roman" w:cs="Times New Roman"/>
          <w:noProof/>
          <w:sz w:val="22"/>
          <w:szCs w:val="22"/>
        </w:rPr>
        <w:t xml:space="preserve">Australian Statistical Geography Standard (ASGS): Volume 5 - Remoteness Structure, July 2016. Australian Bureau of Statistics. (updated 16/03/18, accessed 20/08/20). Available from: </w:t>
      </w:r>
      <w:hyperlink r:id="rId24" w:history="1">
        <w:r w:rsidRPr="00651334">
          <w:rPr>
            <w:rStyle w:val="Hyperlink"/>
            <w:rFonts w:ascii="Times New Roman" w:hAnsi="Times New Roman" w:cs="Times New Roman"/>
            <w:noProof/>
            <w:sz w:val="22"/>
            <w:szCs w:val="22"/>
          </w:rPr>
          <w:t>https://www.abs.gov.au/ausstats/abs@.nsf/PrimaryMainFeatures/1270.0.55.005?OpenDocument</w:t>
        </w:r>
      </w:hyperlink>
    </w:p>
    <w:sectPr w:rsidR="006E2C55" w:rsidRPr="00651334" w:rsidSect="000657CA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CB323A9" w14:textId="77777777" w:rsidR="004D536E" w:rsidRDefault="004D536E">
      <w:r>
        <w:separator/>
      </w:r>
    </w:p>
  </w:endnote>
  <w:endnote w:type="continuationSeparator" w:id="0">
    <w:p w14:paraId="59F17A07" w14:textId="77777777" w:rsidR="004D536E" w:rsidRDefault="004D536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03488CE" w14:textId="77777777" w:rsidR="00806552" w:rsidRDefault="00F960E5" w:rsidP="00F74AA8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A712F7A" w14:textId="77777777" w:rsidR="00806552" w:rsidRDefault="009A280E" w:rsidP="00F74AA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330EEEC" w14:textId="77777777" w:rsidR="00806552" w:rsidRPr="000A55C8" w:rsidRDefault="00F960E5" w:rsidP="00F74AA8">
    <w:pPr>
      <w:pStyle w:val="Footer"/>
      <w:framePr w:wrap="around" w:vAnchor="text" w:hAnchor="margin" w:xAlign="right" w:y="1"/>
      <w:rPr>
        <w:rStyle w:val="PageNumber"/>
        <w:rFonts w:ascii="Times New Roman" w:hAnsi="Times New Roman" w:cs="Times New Roman"/>
      </w:rPr>
    </w:pPr>
    <w:r w:rsidRPr="000A55C8">
      <w:rPr>
        <w:rStyle w:val="PageNumber"/>
        <w:rFonts w:ascii="Times New Roman" w:hAnsi="Times New Roman" w:cs="Times New Roman"/>
      </w:rPr>
      <w:fldChar w:fldCharType="begin"/>
    </w:r>
    <w:r w:rsidRPr="000A55C8">
      <w:rPr>
        <w:rStyle w:val="PageNumber"/>
        <w:rFonts w:ascii="Times New Roman" w:hAnsi="Times New Roman" w:cs="Times New Roman"/>
      </w:rPr>
      <w:instrText xml:space="preserve">PAGE  </w:instrText>
    </w:r>
    <w:r w:rsidRPr="000A55C8">
      <w:rPr>
        <w:rStyle w:val="PageNumber"/>
        <w:rFonts w:ascii="Times New Roman" w:hAnsi="Times New Roman" w:cs="Times New Roman"/>
      </w:rPr>
      <w:fldChar w:fldCharType="separate"/>
    </w:r>
    <w:r w:rsidRPr="000A55C8">
      <w:rPr>
        <w:rStyle w:val="PageNumber"/>
        <w:rFonts w:ascii="Times New Roman" w:hAnsi="Times New Roman" w:cs="Times New Roman"/>
      </w:rPr>
      <w:t>16</w:t>
    </w:r>
    <w:r w:rsidRPr="000A55C8">
      <w:rPr>
        <w:rStyle w:val="PageNumber"/>
        <w:rFonts w:ascii="Times New Roman" w:hAnsi="Times New Roman" w:cs="Times New Roman"/>
      </w:rPr>
      <w:fldChar w:fldCharType="end"/>
    </w:r>
  </w:p>
  <w:p w14:paraId="074A85DD" w14:textId="77777777" w:rsidR="00806552" w:rsidRDefault="009A280E" w:rsidP="00F74AA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DED44FF" w14:textId="77777777" w:rsidR="004D536E" w:rsidRDefault="004D536E">
      <w:r>
        <w:separator/>
      </w:r>
    </w:p>
  </w:footnote>
  <w:footnote w:type="continuationSeparator" w:id="0">
    <w:p w14:paraId="4A4A8E4F" w14:textId="77777777" w:rsidR="004D536E" w:rsidRDefault="004D536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A27B64D" w14:textId="2A822425" w:rsidR="007E5DA5" w:rsidRPr="007E5DA5" w:rsidRDefault="007E5DA5" w:rsidP="007E5DA5">
    <w:pPr>
      <w:spacing w:line="480" w:lineRule="auto"/>
      <w:rPr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A231F2A"/>
    <w:multiLevelType w:val="hybridMultilevel"/>
    <w:tmpl w:val="7C9CFEB8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A887009"/>
    <w:multiLevelType w:val="hybridMultilevel"/>
    <w:tmpl w:val="018EEE76"/>
    <w:lvl w:ilvl="0" w:tplc="0C09000F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s55exzz0vapdbewdv6p2zerfte5ettfd2pf&quot;&gt;Thesis271219 Copy-Saved&lt;record-ids&gt;&lt;item&gt;672&lt;/item&gt;&lt;item&gt;673&lt;/item&gt;&lt;item&gt;674&lt;/item&gt;&lt;item&gt;675&lt;/item&gt;&lt;item&gt;676&lt;/item&gt;&lt;item&gt;677&lt;/item&gt;&lt;item&gt;678&lt;/item&gt;&lt;/record-ids&gt;&lt;/item&gt;&lt;/Libraries&gt;"/>
  </w:docVars>
  <w:rsids>
    <w:rsidRoot w:val="00830E5A"/>
    <w:rsid w:val="00026F7A"/>
    <w:rsid w:val="00053232"/>
    <w:rsid w:val="000539BD"/>
    <w:rsid w:val="00062A69"/>
    <w:rsid w:val="000657CA"/>
    <w:rsid w:val="00073B77"/>
    <w:rsid w:val="000A2DDA"/>
    <w:rsid w:val="000A41C5"/>
    <w:rsid w:val="000A55C8"/>
    <w:rsid w:val="000B1599"/>
    <w:rsid w:val="000C23AF"/>
    <w:rsid w:val="000D6F3C"/>
    <w:rsid w:val="000E62C2"/>
    <w:rsid w:val="000E6E52"/>
    <w:rsid w:val="000E7F66"/>
    <w:rsid w:val="000F6480"/>
    <w:rsid w:val="00134FC1"/>
    <w:rsid w:val="00137F33"/>
    <w:rsid w:val="001472E3"/>
    <w:rsid w:val="00165250"/>
    <w:rsid w:val="00174C97"/>
    <w:rsid w:val="00195B14"/>
    <w:rsid w:val="001A37AA"/>
    <w:rsid w:val="001C6D51"/>
    <w:rsid w:val="001E4CFE"/>
    <w:rsid w:val="002206C5"/>
    <w:rsid w:val="002444E6"/>
    <w:rsid w:val="002A0994"/>
    <w:rsid w:val="002B25D8"/>
    <w:rsid w:val="002C24B8"/>
    <w:rsid w:val="002C394E"/>
    <w:rsid w:val="002E107F"/>
    <w:rsid w:val="00306484"/>
    <w:rsid w:val="00306F8D"/>
    <w:rsid w:val="00307B2E"/>
    <w:rsid w:val="00320F14"/>
    <w:rsid w:val="00335AC7"/>
    <w:rsid w:val="003609D8"/>
    <w:rsid w:val="003708AF"/>
    <w:rsid w:val="003B0C4A"/>
    <w:rsid w:val="0040324A"/>
    <w:rsid w:val="00456A1C"/>
    <w:rsid w:val="00494EEB"/>
    <w:rsid w:val="004C263B"/>
    <w:rsid w:val="004C5E90"/>
    <w:rsid w:val="004D215E"/>
    <w:rsid w:val="004D249D"/>
    <w:rsid w:val="004D536E"/>
    <w:rsid w:val="004D75AD"/>
    <w:rsid w:val="004E62CE"/>
    <w:rsid w:val="00520CD3"/>
    <w:rsid w:val="00522E56"/>
    <w:rsid w:val="005442A5"/>
    <w:rsid w:val="00566A20"/>
    <w:rsid w:val="005911CD"/>
    <w:rsid w:val="005931CC"/>
    <w:rsid w:val="005A1917"/>
    <w:rsid w:val="00601126"/>
    <w:rsid w:val="00605C69"/>
    <w:rsid w:val="006140A1"/>
    <w:rsid w:val="006142CA"/>
    <w:rsid w:val="00614727"/>
    <w:rsid w:val="006245EE"/>
    <w:rsid w:val="00651334"/>
    <w:rsid w:val="00670E80"/>
    <w:rsid w:val="00672FCA"/>
    <w:rsid w:val="00681D95"/>
    <w:rsid w:val="006C5C44"/>
    <w:rsid w:val="006E2C55"/>
    <w:rsid w:val="00722731"/>
    <w:rsid w:val="00733116"/>
    <w:rsid w:val="0075446E"/>
    <w:rsid w:val="00756495"/>
    <w:rsid w:val="00763BF7"/>
    <w:rsid w:val="00785896"/>
    <w:rsid w:val="007A4CDA"/>
    <w:rsid w:val="007B3736"/>
    <w:rsid w:val="007B56BE"/>
    <w:rsid w:val="007D07E2"/>
    <w:rsid w:val="007E5DA5"/>
    <w:rsid w:val="007F5EA2"/>
    <w:rsid w:val="00823A20"/>
    <w:rsid w:val="00830E5A"/>
    <w:rsid w:val="008F0C61"/>
    <w:rsid w:val="00906B5E"/>
    <w:rsid w:val="00940175"/>
    <w:rsid w:val="00950D16"/>
    <w:rsid w:val="00960605"/>
    <w:rsid w:val="0099137E"/>
    <w:rsid w:val="009A280E"/>
    <w:rsid w:val="009A4EA3"/>
    <w:rsid w:val="009F2063"/>
    <w:rsid w:val="00A65528"/>
    <w:rsid w:val="00AB68A6"/>
    <w:rsid w:val="00B02575"/>
    <w:rsid w:val="00B1772C"/>
    <w:rsid w:val="00B33526"/>
    <w:rsid w:val="00B412AB"/>
    <w:rsid w:val="00B67BC7"/>
    <w:rsid w:val="00B87AA4"/>
    <w:rsid w:val="00B97EC7"/>
    <w:rsid w:val="00BB3472"/>
    <w:rsid w:val="00BF7FA0"/>
    <w:rsid w:val="00C27E36"/>
    <w:rsid w:val="00C30D32"/>
    <w:rsid w:val="00C31DA7"/>
    <w:rsid w:val="00C4147D"/>
    <w:rsid w:val="00C519C9"/>
    <w:rsid w:val="00C53DD8"/>
    <w:rsid w:val="00C67B73"/>
    <w:rsid w:val="00CB50B6"/>
    <w:rsid w:val="00CC2854"/>
    <w:rsid w:val="00CC3300"/>
    <w:rsid w:val="00D04ADE"/>
    <w:rsid w:val="00D63535"/>
    <w:rsid w:val="00D85467"/>
    <w:rsid w:val="00D9517B"/>
    <w:rsid w:val="00DA0287"/>
    <w:rsid w:val="00DB7D6E"/>
    <w:rsid w:val="00E071B9"/>
    <w:rsid w:val="00E136BE"/>
    <w:rsid w:val="00E34515"/>
    <w:rsid w:val="00E4281F"/>
    <w:rsid w:val="00E618EA"/>
    <w:rsid w:val="00E97065"/>
    <w:rsid w:val="00EA68C3"/>
    <w:rsid w:val="00F20EE0"/>
    <w:rsid w:val="00F65D33"/>
    <w:rsid w:val="00F80E1E"/>
    <w:rsid w:val="00F85BA5"/>
    <w:rsid w:val="00F960E5"/>
    <w:rsid w:val="00FA2B94"/>
    <w:rsid w:val="00FB1516"/>
    <w:rsid w:val="00FD04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751B5F"/>
  <w15:chartTrackingRefBased/>
  <w15:docId w15:val="{6B5012E8-3E45-4278-857E-615D627FAB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30E5A"/>
    <w:pPr>
      <w:spacing w:after="0" w:line="240" w:lineRule="auto"/>
    </w:pPr>
    <w:rPr>
      <w:rFonts w:eastAsiaTheme="minorEastAsia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30E5A"/>
    <w:rPr>
      <w:rFonts w:ascii="Segoe UI" w:eastAsiaTheme="minorHAns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30E5A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830E5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30E5A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30E5A"/>
    <w:rPr>
      <w:rFonts w:eastAsiaTheme="minorEastAsia"/>
      <w:sz w:val="24"/>
      <w:szCs w:val="24"/>
    </w:rPr>
  </w:style>
  <w:style w:type="table" w:styleId="TableGrid">
    <w:name w:val="Table Grid"/>
    <w:basedOn w:val="TableNormal"/>
    <w:uiPriority w:val="59"/>
    <w:rsid w:val="00830E5A"/>
    <w:pPr>
      <w:spacing w:after="0" w:line="240" w:lineRule="auto"/>
    </w:pPr>
    <w:rPr>
      <w:rFonts w:eastAsiaTheme="minorEastAsia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830E5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30E5A"/>
    <w:rPr>
      <w:rFonts w:eastAsiaTheme="minorEastAsia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830E5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9706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97065"/>
    <w:rPr>
      <w:rFonts w:eastAsiaTheme="minorEastAsia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D04ADE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04ADE"/>
    <w:rPr>
      <w:rFonts w:ascii="Calibri" w:eastAsiaTheme="minorEastAsia" w:hAnsi="Calibri" w:cs="Calibri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04ADE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04ADE"/>
    <w:rPr>
      <w:rFonts w:ascii="Calibri" w:eastAsiaTheme="minorEastAsia" w:hAnsi="Calibri" w:cs="Calibri"/>
      <w:noProof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D04AD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04ADE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6E2C55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7E5DA5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E5DA5"/>
    <w:rPr>
      <w:rFonts w:eastAsiaTheme="minorEastAsia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1658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38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52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26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5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8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26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83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65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449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635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99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27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69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544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431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548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25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071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728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624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378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087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838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525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4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301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830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14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65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414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658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426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729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3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642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993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525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236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60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416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22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453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811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01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21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010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02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686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947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338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66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72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771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909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50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21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15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543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311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50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178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997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7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242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65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45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87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117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414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22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118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35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681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228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00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49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710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7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424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50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88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464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126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252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426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756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92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812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83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449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608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69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939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03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688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327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529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160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06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18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19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57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460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97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502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383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492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2.xml"/><Relationship Id="rId18" Type="http://schemas.openxmlformats.org/officeDocument/2006/relationships/hyperlink" Target="https://guides.dss.gov.au/family-assistance-guide/3/6/3" TargetMode="External"/><Relationship Id="rId26" Type="http://schemas.openxmlformats.org/officeDocument/2006/relationships/theme" Target="theme/theme1.xml"/><Relationship Id="rId3" Type="http://schemas.openxmlformats.org/officeDocument/2006/relationships/customXml" Target="../customXml/item3.xml"/><Relationship Id="rId21" Type="http://schemas.openxmlformats.org/officeDocument/2006/relationships/hyperlink" Target="https://www.ato.gov.au/individuals/income-and-deductions/offsets-and-rebates/low-and-middle-income-earners/" TargetMode="Externa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openxmlformats.org/officeDocument/2006/relationships/hyperlink" Target="https://guides.dss.gov.au/family-assistance-guide/3/6/1" TargetMode="External"/><Relationship Id="rId25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https://www.fwc.gov.au/documents/awardsandorders/html/pr606629.htm" TargetMode="External"/><Relationship Id="rId20" Type="http://schemas.openxmlformats.org/officeDocument/2006/relationships/hyperlink" Target="https://guides.dss.gov.au/family-assistance-guide/3/6/2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24" Type="http://schemas.openxmlformats.org/officeDocument/2006/relationships/hyperlink" Target="https://www.abs.gov.au/ausstats/abs@.nsf/PrimaryMainFeatures/1270.0.55.005?OpenDocument" TargetMode="External"/><Relationship Id="rId5" Type="http://schemas.openxmlformats.org/officeDocument/2006/relationships/numbering" Target="numbering.xml"/><Relationship Id="rId15" Type="http://schemas.openxmlformats.org/officeDocument/2006/relationships/hyperlink" Target="https://www.abs.gov.au/ausstats/abs@.nsf/PrimaryMainFeatures/1270.0.55.005?OpenDocument" TargetMode="External"/><Relationship Id="rId23" Type="http://schemas.openxmlformats.org/officeDocument/2006/relationships/hyperlink" Target="https://www.abs.gov.au/ausstats/abs@.nsf/Lookup/by%20Subject/2033.0.55.001~2016~Main%20Features~IRSD~19" TargetMode="External"/><Relationship Id="rId10" Type="http://schemas.openxmlformats.org/officeDocument/2006/relationships/endnotes" Target="endnotes.xml"/><Relationship Id="rId19" Type="http://schemas.openxmlformats.org/officeDocument/2006/relationships/hyperlink" Target="https://www.servicesaustralia.gov.au/individuals/services/centrelink/energy-supplement/how-much-you-can-get/payment-rates-family-tax-benefit-ftb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www.abs.gov.au/ausstats/abs@.nsf/Lookup/by%20Subject/2033.0.55.001~2016~Main%20Features~IRSD~19" TargetMode="External"/><Relationship Id="rId22" Type="http://schemas.openxmlformats.org/officeDocument/2006/relationships/hyperlink" Target="https://www.ato.gov.au/Rates/Individual-income-tax-rates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BFC490BE479E943AD8DF6061C660EE8" ma:contentTypeVersion="13" ma:contentTypeDescription="Create a new document." ma:contentTypeScope="" ma:versionID="8cd6217c9e55305b3f25788f6c940b66">
  <xsd:schema xmlns:xsd="http://www.w3.org/2001/XMLSchema" xmlns:xs="http://www.w3.org/2001/XMLSchema" xmlns:p="http://schemas.microsoft.com/office/2006/metadata/properties" xmlns:ns3="f3a72fd3-ca2e-446e-86d8-c5e37094d596" xmlns:ns4="8ad59014-7182-4f0a-b3c6-0aaa46611bcc" targetNamespace="http://schemas.microsoft.com/office/2006/metadata/properties" ma:root="true" ma:fieldsID="fec53b1c929f9e54a44f04a5113b09ec" ns3:_="" ns4:_="">
    <xsd:import namespace="f3a72fd3-ca2e-446e-86d8-c5e37094d596"/>
    <xsd:import namespace="8ad59014-7182-4f0a-b3c6-0aaa46611bcc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4:MediaServiceMetadata" minOccurs="0"/>
                <xsd:element ref="ns4:MediaServiceFastMetadata" minOccurs="0"/>
                <xsd:element ref="ns3:SharedWithDetails" minOccurs="0"/>
                <xsd:element ref="ns3:SharingHintHash" minOccurs="0"/>
                <xsd:element ref="ns4:MediaServiceAutoTags" minOccurs="0"/>
                <xsd:element ref="ns4:MediaServiceOCR" minOccurs="0"/>
                <xsd:element ref="ns4:MediaServiceAutoKeyPoints" minOccurs="0"/>
                <xsd:element ref="ns4:MediaServiceKeyPoints" minOccurs="0"/>
                <xsd:element ref="ns4:MediaServiceGenerationTime" minOccurs="0"/>
                <xsd:element ref="ns4:MediaServiceEventHashCode" minOccurs="0"/>
                <xsd:element ref="ns4:MediaServiceDateTaken" minOccurs="0"/>
                <xsd:element ref="ns4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3a72fd3-ca2e-446e-86d8-c5e37094d596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ad59014-7182-4f0a-b3c6-0aaa46611bc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9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0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CC3AF8B7-C2F7-44D9-A07F-B49CE7C7C97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3a72fd3-ca2e-446e-86d8-c5e37094d596"/>
    <ds:schemaRef ds:uri="8ad59014-7182-4f0a-b3c6-0aaa46611bc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4298DEA1-87B2-431D-A08A-69C3B3D099C8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5235D3DA-E9D5-49D5-8D10-6DEA3621A62B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BAE65A4D-D0C4-470D-9EF1-725B0096832D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874</Words>
  <Characters>10688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A ZORBAS</dc:creator>
  <cp:keywords/>
  <dc:description/>
  <cp:lastModifiedBy>Christina Zorbas</cp:lastModifiedBy>
  <cp:revision>4</cp:revision>
  <dcterms:created xsi:type="dcterms:W3CDTF">2021-02-03T05:44:00Z</dcterms:created>
  <dcterms:modified xsi:type="dcterms:W3CDTF">2021-04-07T01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BFC490BE479E943AD8DF6061C660EE8</vt:lpwstr>
  </property>
</Properties>
</file>